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7DDB18" w:rsidR="00F0100E" w:rsidRDefault="00C67A64" w:rsidP="4CA20F83">
      <w:pPr>
        <w:jc w:val="center"/>
        <w:rPr>
          <w:b/>
          <w:bCs/>
        </w:rPr>
      </w:pPr>
      <w:r>
        <w:rPr>
          <w:b/>
          <w:bCs/>
        </w:rPr>
        <w:t>Septiembre</w:t>
      </w:r>
      <w:r w:rsidR="4CA20F83" w:rsidRPr="4CA20F83">
        <w:rPr>
          <w:b/>
          <w:bCs/>
        </w:rPr>
        <w:t xml:space="preserve"> de</w:t>
      </w:r>
      <w:r>
        <w:rPr>
          <w:b/>
          <w:bCs/>
        </w:rPr>
        <w:t>l</w:t>
      </w:r>
      <w:r w:rsidR="4CA20F83" w:rsidRPr="4CA20F83">
        <w:rPr>
          <w:b/>
          <w:bCs/>
        </w:rPr>
        <w:t xml:space="preserv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rsidP="00C67A64">
            <w:pPr>
              <w:ind w:firstLine="0"/>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rsidP="00C67A64">
            <w:pPr>
              <w:ind w:firstLine="0"/>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rsidP="00C67A64">
            <w:pPr>
              <w:ind w:firstLine="0"/>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rsidP="00C67A64">
            <w:pPr>
              <w:ind w:firstLine="0"/>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907AAD">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907AAD">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907AAD">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907AAD">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907AAD">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907AAD">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907AAD">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907AAD">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907AAD">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907AAD">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907AAD">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907AAD">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907AAD">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907AAD">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43DB2FC0"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33371290"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907AAD">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51A4FC01"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56010F1F" w:rsidR="002A5657" w:rsidRPr="002A5657" w:rsidRDefault="00697B5D" w:rsidP="002A5657">
      <w:pPr>
        <w:pStyle w:val="Ttulo1"/>
        <w:ind w:left="0" w:firstLine="0"/>
        <w:rPr>
          <w:lang w:val="en-GB"/>
        </w:rPr>
      </w:pPr>
      <w:r w:rsidRPr="00907AAD">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49C19C28"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0D339885"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7F566935"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5C8081E1"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Los pacientes que sufren de dismelia,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57B88F1"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5E59A7">
        <w:rPr>
          <w:iCs w:val="0"/>
          <w:color w:val="000000" w:themeColor="text1"/>
          <w:sz w:val="22"/>
          <w:szCs w:val="22"/>
        </w:rPr>
        <w:fldChar w:fldCharType="begin"/>
      </w:r>
      <w:r w:rsidR="005E59A7">
        <w:rPr>
          <w:iCs w:val="0"/>
          <w:color w:val="000000" w:themeColor="text1"/>
          <w:sz w:val="22"/>
          <w:szCs w:val="22"/>
        </w:rPr>
        <w:instrText xml:space="preserve"> STYLEREF 1 \s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005E59A7">
        <w:rPr>
          <w:iCs w:val="0"/>
          <w:color w:val="000000" w:themeColor="text1"/>
          <w:sz w:val="22"/>
          <w:szCs w:val="22"/>
        </w:rPr>
        <w:noBreakHyphen/>
      </w:r>
      <w:r w:rsidR="005E59A7">
        <w:rPr>
          <w:iCs w:val="0"/>
          <w:color w:val="000000" w:themeColor="text1"/>
          <w:sz w:val="22"/>
          <w:szCs w:val="22"/>
        </w:rPr>
        <w:fldChar w:fldCharType="begin"/>
      </w:r>
      <w:r w:rsidR="005E59A7">
        <w:rPr>
          <w:iCs w:val="0"/>
          <w:color w:val="000000" w:themeColor="text1"/>
          <w:sz w:val="22"/>
          <w:szCs w:val="22"/>
        </w:rPr>
        <w:instrText xml:space="preserve"> SEQ Figura \* ARABIC \s 1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37560405"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7216" behindDoc="0" locked="0" layoutInCell="1" allowOverlap="1" wp14:anchorId="632517EF" wp14:editId="29345638">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2576" behindDoc="0" locked="0" layoutInCell="1" allowOverlap="1" wp14:anchorId="3E242B54" wp14:editId="57DC7B35">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249CB3" w:rsidR="00907AAD" w:rsidRPr="002D597E" w:rsidRDefault="00907AAD"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249CB3" w:rsidR="00907AAD" w:rsidRPr="002D597E" w:rsidRDefault="00907AAD"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0288" behindDoc="0" locked="0" layoutInCell="1" allowOverlap="1" wp14:anchorId="64E999F6" wp14:editId="406F8A6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7DFDB9EE" id="Grupo 20" o:spid="_x0000_s1026" style="position:absolute;margin-left:10.8pt;margin-top:-.1pt;width:452.95pt;height:173.4pt;z-index:25166028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4624" behindDoc="0" locked="0" layoutInCell="1" allowOverlap="1" wp14:anchorId="7E7609FC" wp14:editId="121E6033">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4ABE52" w:rsidR="00907AAD" w:rsidRPr="00C83BA2" w:rsidRDefault="00907AAD"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4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4ABE52" w:rsidR="00907AAD" w:rsidRPr="00C83BA2" w:rsidRDefault="00907AAD"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1312" behindDoc="1" locked="0" layoutInCell="1" allowOverlap="1" wp14:anchorId="4FC341B6" wp14:editId="325D4DE2">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6672" behindDoc="1" locked="0" layoutInCell="1" allowOverlap="1" wp14:anchorId="57EFB565" wp14:editId="4081AA46">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4C94FACD" w:rsidR="00907AAD" w:rsidRPr="00C83BA2" w:rsidRDefault="00907AAD"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9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4C94FACD" w:rsidR="00907AAD" w:rsidRPr="00C83BA2" w:rsidRDefault="00907AAD"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 xml:space="preserve">l TMR (Targeted Muscle Reinnervation)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5830832A"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1511F409"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607B07AA"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496E0ABB">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686B547C"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5</w:t>
      </w:r>
      <w:r w:rsidR="005E59A7">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2336" behindDoc="0" locked="0" layoutInCell="1" allowOverlap="1" wp14:anchorId="3D46C608" wp14:editId="1D9E96D4">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8720" behindDoc="0" locked="0" layoutInCell="1" allowOverlap="1" wp14:anchorId="3CFFB819" wp14:editId="680D1642">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1E9CEA2C" w:rsidR="00907AAD" w:rsidRPr="00C83BA2" w:rsidRDefault="00907AAD"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1E9CEA2C" w:rsidR="00907AAD" w:rsidRPr="00C83BA2" w:rsidRDefault="00907AAD"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A53DFA1"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res y posicionadores</w:t>
      </w:r>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591BDA9C">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1F1A65F"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Cybergrasp”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1C9E7D72">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44C7C07"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5E59A7">
        <w:rPr>
          <w:color w:val="000000" w:themeColor="text1"/>
          <w:sz w:val="22"/>
          <w:szCs w:val="22"/>
        </w:rPr>
        <w:fldChar w:fldCharType="begin"/>
      </w:r>
      <w:r w:rsidR="005E59A7">
        <w:rPr>
          <w:color w:val="000000" w:themeColor="text1"/>
          <w:sz w:val="22"/>
          <w:szCs w:val="22"/>
        </w:rPr>
        <w:instrText xml:space="preserve"> STYLEREF 1 \s </w:instrText>
      </w:r>
      <w:r w:rsidR="005E59A7">
        <w:rPr>
          <w:color w:val="000000" w:themeColor="text1"/>
          <w:sz w:val="22"/>
          <w:szCs w:val="22"/>
        </w:rPr>
        <w:fldChar w:fldCharType="separate"/>
      </w:r>
      <w:r w:rsidR="005E59A7">
        <w:rPr>
          <w:noProof/>
          <w:color w:val="000000" w:themeColor="text1"/>
          <w:sz w:val="22"/>
          <w:szCs w:val="22"/>
        </w:rPr>
        <w:t>1</w:t>
      </w:r>
      <w:r w:rsidR="005E59A7">
        <w:rPr>
          <w:color w:val="000000" w:themeColor="text1"/>
          <w:sz w:val="22"/>
          <w:szCs w:val="22"/>
        </w:rPr>
        <w:fldChar w:fldCharType="end"/>
      </w:r>
      <w:r w:rsidR="005E59A7">
        <w:rPr>
          <w:color w:val="000000" w:themeColor="text1"/>
          <w:sz w:val="22"/>
          <w:szCs w:val="22"/>
        </w:rPr>
        <w:noBreakHyphen/>
      </w:r>
      <w:r w:rsidR="005E59A7">
        <w:rPr>
          <w:color w:val="000000" w:themeColor="text1"/>
          <w:sz w:val="22"/>
          <w:szCs w:val="22"/>
        </w:rPr>
        <w:fldChar w:fldCharType="begin"/>
      </w:r>
      <w:r w:rsidR="005E59A7">
        <w:rPr>
          <w:color w:val="000000" w:themeColor="text1"/>
          <w:sz w:val="22"/>
          <w:szCs w:val="22"/>
        </w:rPr>
        <w:instrText xml:space="preserve"> SEQ Figura \* ARABIC \s 1 </w:instrText>
      </w:r>
      <w:r w:rsidR="005E59A7">
        <w:rPr>
          <w:color w:val="000000" w:themeColor="text1"/>
          <w:sz w:val="22"/>
          <w:szCs w:val="22"/>
        </w:rPr>
        <w:fldChar w:fldCharType="separate"/>
      </w:r>
      <w:r w:rsidR="005E59A7">
        <w:rPr>
          <w:noProof/>
          <w:color w:val="000000" w:themeColor="text1"/>
          <w:sz w:val="22"/>
          <w:szCs w:val="22"/>
        </w:rPr>
        <w:t>8</w:t>
      </w:r>
      <w:r w:rsidR="005E59A7">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073F520A">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3C3D9B0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9</w:t>
      </w:r>
      <w:r w:rsidR="005E59A7">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3360" behindDoc="1" locked="0" layoutInCell="1" allowOverlap="1" wp14:anchorId="0EAFE548" wp14:editId="233AF205">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5BDBB866"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0</w:t>
      </w:r>
      <w:r w:rsidR="005E59A7">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7BEB060B"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r w:rsidR="008C7FB4" w:rsidRPr="008C7FB4">
        <w:rPr>
          <w:b/>
          <w:i/>
        </w:rPr>
        <w:t>embebib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AB5398E"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7456" behindDoc="0" locked="0" layoutInCell="1" allowOverlap="1" wp14:anchorId="1889A5F1" wp14:editId="27637FFC">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Estimulación” (ver Ec.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0768" behindDoc="0" locked="0" layoutInCell="1" allowOverlap="1" wp14:anchorId="74B6F1D6" wp14:editId="2F31BC0B">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8459648" w:rsidR="00907AAD" w:rsidRPr="00371CB1" w:rsidRDefault="00907AAD"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8459648" w:rsidR="00907AAD" w:rsidRPr="00371CB1" w:rsidRDefault="00907AAD"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6912" behindDoc="0" locked="0" layoutInCell="1" allowOverlap="1" wp14:anchorId="141A7238" wp14:editId="2207AF2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907AAD" w:rsidRDefault="00907AAD"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907AAD" w:rsidRDefault="00907AAD"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A presenta como parámetros a la función u</w:t>
      </w:r>
      <w:r w:rsidR="00F43319">
        <w:rPr>
          <w:vertAlign w:val="subscript"/>
        </w:rPr>
        <w:t>xx</w:t>
      </w:r>
      <w:r w:rsidR="00F43319">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6432" behindDoc="0" locked="0" layoutInCell="1" allowOverlap="1" wp14:anchorId="14BBE52F" wp14:editId="1BD6B3F3">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0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r>
        <w:rPr>
          <w:noProof/>
          <w:lang w:val="es-AR"/>
        </w:rPr>
        <mc:AlternateContent>
          <mc:Choice Requires="wps">
            <w:drawing>
              <wp:anchor distT="0" distB="0" distL="114300" distR="114300" simplePos="0" relativeHeight="251656191" behindDoc="1" locked="0" layoutInCell="1" allowOverlap="1" wp14:anchorId="527FBCF5" wp14:editId="7F76B46D">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4939DC2D" w:rsidR="00907AAD" w:rsidRPr="00371CB1" w:rsidRDefault="00907AAD"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BCF5" id="Cuadro de texto 27" o:spid="_x0000_s1032" type="#_x0000_t202" style="position:absolute;left:0;text-align:left;margin-left:43.05pt;margin-top:21.25pt;width:409.5pt;height:14.25pt;z-index:-25166028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4939DC2D" w:rsidR="00907AAD" w:rsidRPr="00371CB1" w:rsidRDefault="00907AAD"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4864" behindDoc="0" locked="0" layoutInCell="1" allowOverlap="1" wp14:anchorId="5D4EA34C" wp14:editId="31C9691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7CFE65D4" w:rsidR="00907AAD" w:rsidRPr="00371CB1" w:rsidRDefault="00907AAD"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7CFE65D4" w:rsidR="00907AAD" w:rsidRPr="00371CB1" w:rsidRDefault="00907AAD"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8480" behindDoc="0" locked="0" layoutInCell="1" allowOverlap="1" wp14:anchorId="050E6DDE" wp14:editId="16D29C16">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us hasta 300 us, con pasos de a 10 us,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0528" behindDoc="0" locked="0" layoutInCell="1" allowOverlap="1" wp14:anchorId="7F31B40F" wp14:editId="28BAB8F5">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2"/>
          <w:type w:val="continuous"/>
          <w:pgSz w:w="11906" w:h="16838"/>
          <w:pgMar w:top="1418" w:right="1134" w:bottom="1418" w:left="1134" w:header="720" w:footer="720" w:gutter="0"/>
          <w:cols w:space="720"/>
        </w:sectPr>
      </w:pPr>
    </w:p>
    <w:p w14:paraId="54EB7533" w14:textId="262882B1"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7E4C23C1"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5104" behindDoc="0" locked="0" layoutInCell="1" allowOverlap="1" wp14:anchorId="77D5A447" wp14:editId="1E5654F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3">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907AAD" w:rsidRPr="00553AB6" w:rsidRDefault="00907AAD"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907AAD" w:rsidRPr="00553AB6" w:rsidRDefault="00907AAD"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5104;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4"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907AAD" w:rsidRPr="00553AB6" w:rsidRDefault="00907AAD"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907AAD" w:rsidRPr="00553AB6" w:rsidRDefault="00907AAD"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2ED5273"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Como unidad de control hace uso de una placa de prototipado CY8CKIT-049-42xx de la empresa Cypress</w:t>
      </w:r>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r w:rsidR="008625CF" w:rsidRPr="00CB3CAF">
        <w:rPr>
          <w:lang w:val="x-none" w:eastAsia="x-none"/>
        </w:rPr>
        <w:t xml:space="preserve">ued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 xml:space="preserve">mediante un divisor resistivo y un comparador de histéresis (Schmitt-Trigger)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6A5800E" w:rsidR="00D33661" w:rsidRDefault="002617BA" w:rsidP="005A564F">
      <w:pPr>
        <w:pStyle w:val="Ttulo2"/>
        <w:numPr>
          <w:ilvl w:val="1"/>
          <w:numId w:val="1"/>
        </w:numPr>
        <w:ind w:left="2552" w:right="2267" w:hanging="567"/>
      </w:pPr>
      <w:bookmarkStart w:id="100" w:name="_Toc172884088"/>
      <w:r>
        <w:t>Diseño y desarrollo del “</w:t>
      </w:r>
      <w:r w:rsidR="000E577D">
        <w:t>Bloque A</w:t>
      </w:r>
      <w:r>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Cypress, correspondiente a la familia PSoC4 cuyo núcleo </w:t>
      </w:r>
      <w:r w:rsidR="002C605B">
        <w:t xml:space="preserve">de 32 bits </w:t>
      </w:r>
      <w:r w:rsidR="008B5553">
        <w:t>es un</w:t>
      </w:r>
      <w:r w:rsidR="00C2155E" w:rsidRPr="00C2155E">
        <w:t xml:space="preserve"> </w:t>
      </w:r>
      <w:r>
        <w:t>Cortex</w:t>
      </w:r>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5CF890C0" w:rsidR="00F0100E" w:rsidRDefault="00BC350B" w:rsidP="005A564F">
      <w:pPr>
        <w:pStyle w:val="Ttulo3"/>
        <w:numPr>
          <w:ilvl w:val="2"/>
          <w:numId w:val="1"/>
        </w:numPr>
      </w:pPr>
      <w:bookmarkStart w:id="101" w:name="_Toc172884089"/>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Cypress,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un Cortex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1056" behindDoc="0" locked="0" layoutInCell="1" allowOverlap="1" wp14:anchorId="22E75020" wp14:editId="71073A69">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un led y un pulsador on-board</w:t>
      </w:r>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bootloader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on-board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1E56B56" w:rsidR="00F2273B" w:rsidRDefault="00100F87" w:rsidP="00961026">
      <w:pPr>
        <w:pStyle w:val="Descripcin"/>
        <w:ind w:left="1134" w:right="849" w:firstLine="0"/>
        <w:jc w:val="center"/>
        <w:rPr>
          <w:i w:val="0"/>
          <w:color w:val="000000" w:themeColor="text1"/>
          <w:sz w:val="22"/>
        </w:rPr>
      </w:pPr>
      <w:bookmarkStart w:id="104" w:name="_Toc172761187"/>
      <w:r w:rsidRPr="00100F8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on-board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power-on”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Serial_Wire Debug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con la función anexa de ingreso al bootloader</w:t>
      </w:r>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6128" behindDoc="0" locked="0" layoutInCell="1" allowOverlap="1" wp14:anchorId="1CAAF845" wp14:editId="3D58B971">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6">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ou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2C181F0" w:rsidR="00344FCE" w:rsidRDefault="00961026" w:rsidP="00E905C2">
      <w:pPr>
        <w:pStyle w:val="Descripcin"/>
        <w:ind w:left="284" w:right="140" w:firstLine="0"/>
        <w:jc w:val="center"/>
        <w:rPr>
          <w:i w:val="0"/>
          <w:color w:val="000000" w:themeColor="text1"/>
          <w:sz w:val="22"/>
        </w:rPr>
      </w:pPr>
      <w:bookmarkStart w:id="106" w:name="_Toc170633920"/>
      <w:bookmarkStart w:id="107" w:name="_Toc172761188"/>
      <w:r w:rsidRPr="0096102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3</w:t>
      </w:r>
      <w:r w:rsidR="005E59A7">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Pinout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Pinout del microcontrolador CY8C4245AXI-483 </w:t>
      </w:r>
      <w:r w:rsidR="001D6A96">
        <w:rPr>
          <w:i w:val="0"/>
          <w:color w:val="000000" w:themeColor="text1"/>
          <w:sz w:val="22"/>
        </w:rPr>
        <w:t>de la familia PSoC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7152" behindDoc="0" locked="0" layoutInCell="1" allowOverlap="1" wp14:anchorId="2FF69D65" wp14:editId="0FCF0217">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7">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PSoC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BC1C7C6"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761189"/>
      <w:r w:rsidRPr="009D5469">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4</w:t>
      </w:r>
      <w:r w:rsidR="005E59A7">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P</w:t>
      </w:r>
      <w:r>
        <w:rPr>
          <w:i w:val="0"/>
          <w:color w:val="000000" w:themeColor="text1"/>
          <w:sz w:val="22"/>
        </w:rPr>
        <w:t>SoC 4200 (Fuente: referencia [36</w:t>
      </w:r>
      <w:r w:rsidRPr="009D5469">
        <w:rPr>
          <w:i w:val="0"/>
          <w:color w:val="000000" w:themeColor="text1"/>
          <w:sz w:val="22"/>
        </w:rPr>
        <w:t>]).</w:t>
      </w:r>
      <w:bookmarkEnd w:id="109"/>
      <w:bookmarkEnd w:id="110"/>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884137"/>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18"/>
          <w:type w:val="continuous"/>
          <w:pgSz w:w="11906" w:h="16838"/>
          <w:pgMar w:top="1418" w:right="1134" w:bottom="1418" w:left="1134" w:header="720" w:footer="720" w:gutter="0"/>
          <w:cols w:space="720"/>
        </w:sectPr>
      </w:pPr>
      <w:r>
        <w:rPr>
          <w:noProof/>
          <w:lang w:val="es-AR"/>
        </w:rPr>
        <w:drawing>
          <wp:inline distT="0" distB="0" distL="0" distR="0" wp14:anchorId="551DF36A" wp14:editId="138FDE43">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1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Cortex-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PSoC Creator</w:t>
      </w:r>
      <w:r w:rsidR="007E4342">
        <w:t xml:space="preserve">. Cabe aclarar que el PSoC Creator 4.4 es la última versión de este software, dado que en el año </w:t>
      </w:r>
      <w:r w:rsidR="00F972A6">
        <w:t xml:space="preserve">2020 (año del lanzamiento de la versión 4.4), la empresa estadounidense </w:t>
      </w:r>
      <w:r w:rsidR="00F972A6" w:rsidRPr="00F972A6">
        <w:rPr>
          <w:i/>
        </w:rPr>
        <w:t>Cypress S</w:t>
      </w:r>
      <w:r w:rsidR="00F972A6">
        <w:rPr>
          <w:i/>
        </w:rPr>
        <w:t>e</w:t>
      </w:r>
      <w:r w:rsidR="00F972A6" w:rsidRPr="00F972A6">
        <w:rPr>
          <w:i/>
        </w:rPr>
        <w:t>miconductor Corporation</w:t>
      </w:r>
      <w:r w:rsidR="00F972A6">
        <w:t xml:space="preserve"> fue adquirida por la empresa alemana </w:t>
      </w:r>
      <w:r w:rsidR="00F972A6" w:rsidRPr="00F972A6">
        <w:rPr>
          <w:i/>
        </w:rPr>
        <w:t>Infineon Technologies AG</w:t>
      </w:r>
      <w:r w:rsidR="00F972A6">
        <w:t>, cuestión que suspendió las a</w:t>
      </w:r>
      <w:r>
        <w:t>ctualizaciones del PSoC Creator y</w:t>
      </w:r>
      <w:r w:rsidR="00F972A6">
        <w:t xml:space="preserve"> subsumió la interfaz para la programación de toda la familia de herramientas de Cypress en el software ModusToobox de la empresa Infineon.</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PSoC Creator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8176" behindDoc="0" locked="0" layoutInCell="1" allowOverlap="1" wp14:anchorId="29108939" wp14:editId="114E62C5">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0224" behindDoc="0" locked="0" layoutInCell="1" allowOverlap="1" wp14:anchorId="1CE96127" wp14:editId="072FDC69">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C830001" w:rsidR="00907AAD" w:rsidRPr="0082028E" w:rsidRDefault="00907AAD"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C830001" w:rsidR="00907AAD" w:rsidRPr="0082028E" w:rsidRDefault="00907AAD"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cysch</w:t>
      </w:r>
      <w:r>
        <w:rPr>
          <w:i/>
        </w:rPr>
        <w:t>”</w:t>
      </w:r>
      <w:r>
        <w:t xml:space="preserve"> (que corresponde al esquemático) y tiene dos tipos; el módulo “Bootloader_X”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PSoC Creator 4.4.</w:t>
      </w:r>
    </w:p>
    <w:p w14:paraId="4C80F311" w14:textId="0071297F" w:rsidR="00D12592" w:rsidRDefault="0024330E" w:rsidP="000A7E0E">
      <w:pPr>
        <w:ind w:left="851"/>
      </w:pPr>
      <w:r>
        <w:rPr>
          <w:noProof/>
          <w:u w:val="single"/>
          <w:lang w:val="es-AR"/>
        </w:rPr>
        <w:drawing>
          <wp:anchor distT="0" distB="0" distL="114300" distR="114300" simplePos="0" relativeHeight="251701248" behindDoc="0" locked="0" layoutInCell="1" allowOverlap="1" wp14:anchorId="6175143D" wp14:editId="52276E80">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3296" behindDoc="0" locked="0" layoutInCell="1" allowOverlap="1" wp14:anchorId="3DDD6D9F" wp14:editId="4DC713D8">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3A84C802" w:rsidR="00907AAD" w:rsidRPr="00347A25" w:rsidRDefault="00907AAD"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3A84C802" w:rsidR="00907AAD" w:rsidRPr="00347A25" w:rsidRDefault="00907AAD"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Pins):</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4320" behindDoc="0" locked="0" layoutInCell="1" allowOverlap="1" wp14:anchorId="2F7F5622" wp14:editId="69511C29">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435954AA"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761192"/>
      <w:r w:rsidRPr="00727A9D">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isr_X):</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5344" behindDoc="0" locked="0" layoutInCell="1" allowOverlap="1" wp14:anchorId="402D13A6" wp14:editId="67B230CD">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irq”),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78D5EC0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761193"/>
      <w:r w:rsidRPr="00876D5E">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8</w:t>
      </w:r>
      <w:r w:rsidR="005E59A7">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PSoC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PWM con salida pseudo-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6368" behindDoc="0" locked="0" layoutInCell="1" allowOverlap="1" wp14:anchorId="6644256E" wp14:editId="3A07157E">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8416" behindDoc="0" locked="0" layoutInCell="1" allowOverlap="1" wp14:anchorId="7B5CA126" wp14:editId="3CD067A1">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069DF8FF" w:rsidR="00907AAD" w:rsidRPr="00C86F00" w:rsidRDefault="00907AAD" w:rsidP="00C86F00">
                            <w:pPr>
                              <w:pStyle w:val="Descripcin"/>
                              <w:jc w:val="center"/>
                              <w:rPr>
                                <w:i w:val="0"/>
                                <w:noProof/>
                                <w:color w:val="000000" w:themeColor="text1"/>
                                <w:sz w:val="32"/>
                                <w:szCs w:val="24"/>
                              </w:rPr>
                            </w:pPr>
                            <w:bookmarkStart w:id="132" w:name="_Ref170286178"/>
                            <w:bookmarkStart w:id="133" w:name="_Toc170633926"/>
                            <w:bookmarkStart w:id="134"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069DF8FF" w:rsidR="00907AAD" w:rsidRPr="00C86F00" w:rsidRDefault="00907AAD" w:rsidP="00C86F00">
                      <w:pPr>
                        <w:pStyle w:val="Descripcin"/>
                        <w:jc w:val="center"/>
                        <w:rPr>
                          <w:i w:val="0"/>
                          <w:noProof/>
                          <w:color w:val="000000" w:themeColor="text1"/>
                          <w:sz w:val="32"/>
                          <w:szCs w:val="24"/>
                        </w:rPr>
                      </w:pPr>
                      <w:bookmarkStart w:id="135" w:name="_Ref170286178"/>
                      <w:bookmarkStart w:id="136" w:name="_Toc170633926"/>
                      <w:bookmarkStart w:id="137"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interrup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1488" behindDoc="0" locked="0" layoutInCell="1" allowOverlap="1" wp14:anchorId="46B77BD0" wp14:editId="222451B3">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23769D1A" w:rsidR="00907AAD" w:rsidRPr="006E60CE" w:rsidRDefault="00907AAD" w:rsidP="004C63A2">
                            <w:pPr>
                              <w:pStyle w:val="Descripcin"/>
                              <w:ind w:firstLine="0"/>
                              <w:jc w:val="center"/>
                              <w:rPr>
                                <w:i w:val="0"/>
                                <w:noProof/>
                                <w:color w:val="auto"/>
                                <w:sz w:val="32"/>
                                <w:szCs w:val="24"/>
                              </w:rPr>
                            </w:pPr>
                            <w:bookmarkStart w:id="138" w:name="_Ref170288141"/>
                            <w:bookmarkStart w:id="139" w:name="_Toc170633927"/>
                            <w:bookmarkStart w:id="140"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23769D1A" w:rsidR="00907AAD" w:rsidRPr="006E60CE" w:rsidRDefault="00907AAD" w:rsidP="004C63A2">
                      <w:pPr>
                        <w:pStyle w:val="Descripcin"/>
                        <w:ind w:firstLine="0"/>
                        <w:jc w:val="center"/>
                        <w:rPr>
                          <w:i w:val="0"/>
                          <w:noProof/>
                          <w:color w:val="auto"/>
                          <w:sz w:val="32"/>
                          <w:szCs w:val="24"/>
                        </w:rPr>
                      </w:pPr>
                      <w:bookmarkStart w:id="141" w:name="_Ref170288141"/>
                      <w:bookmarkStart w:id="142" w:name="_Toc170633927"/>
                      <w:bookmarkStart w:id="143"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09440" behindDoc="0" locked="0" layoutInCell="1" allowOverlap="1" wp14:anchorId="268F1E62" wp14:editId="665EFB12">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LCD</w:t>
      </w:r>
      <w:r w:rsidR="00876CD4">
        <w:rPr>
          <w:u w:val="single"/>
        </w:rPr>
        <w:t>_Char</w:t>
      </w:r>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displays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Enabl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main” del </w:t>
      </w:r>
      <w:r w:rsidR="00183B3D" w:rsidRPr="00183B3D">
        <w:rPr>
          <w:noProof/>
          <w:color w:val="000000" w:themeColor="text1"/>
          <w:lang w:val="es-AR"/>
        </w:rPr>
        <w:drawing>
          <wp:anchor distT="0" distB="0" distL="114300" distR="114300" simplePos="0" relativeHeight="251712512" behindDoc="0" locked="0" layoutInCell="1" allowOverlap="1" wp14:anchorId="06B87100" wp14:editId="64D2C079">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4560" behindDoc="0" locked="0" layoutInCell="1" allowOverlap="1" wp14:anchorId="66C7E647" wp14:editId="042EC11F">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1D38D4B3" w:rsidR="00907AAD" w:rsidRPr="002E033D" w:rsidRDefault="00907AAD" w:rsidP="002E033D">
                            <w:pPr>
                              <w:pStyle w:val="Descripcin"/>
                              <w:ind w:firstLine="0"/>
                              <w:jc w:val="center"/>
                              <w:rPr>
                                <w:i w:val="0"/>
                                <w:color w:val="000000" w:themeColor="text1"/>
                                <w:sz w:val="32"/>
                                <w:szCs w:val="24"/>
                              </w:rPr>
                            </w:pPr>
                            <w:bookmarkStart w:id="144" w:name="_Ref170332408"/>
                            <w:bookmarkStart w:id="145" w:name="_Toc170633928"/>
                            <w:bookmarkStart w:id="146"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1D38D4B3" w:rsidR="00907AAD" w:rsidRPr="002E033D" w:rsidRDefault="00907AAD" w:rsidP="002E033D">
                      <w:pPr>
                        <w:pStyle w:val="Descripcin"/>
                        <w:ind w:firstLine="0"/>
                        <w:jc w:val="center"/>
                        <w:rPr>
                          <w:i w:val="0"/>
                          <w:color w:val="000000" w:themeColor="text1"/>
                          <w:sz w:val="32"/>
                          <w:szCs w:val="24"/>
                        </w:rPr>
                      </w:pPr>
                      <w:bookmarkStart w:id="147" w:name="_Ref170332408"/>
                      <w:bookmarkStart w:id="148" w:name="_Toc170633928"/>
                      <w:bookmarkStart w:id="149"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r w:rsidR="00AA008E">
        <w:t>mediente</w:t>
      </w:r>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El IDAC cuenta con la posibilidad de configurarse para un rango de 7 bits con una corriente máxima de 304,8 uA y resolución de 1.2 uA/bit, o un rango de 8 bits con una corriente máxima de 612 uA y resolución de 2.4 uA/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5584" behindDoc="0" locked="0" layoutInCell="1" allowOverlap="1" wp14:anchorId="028BAC3E" wp14:editId="10B3699A">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7632" behindDoc="0" locked="0" layoutInCell="1" allowOverlap="1" wp14:anchorId="3494E15E" wp14:editId="4DE6FA4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541FE62C" w:rsidR="00907AAD" w:rsidRPr="00AD3A79" w:rsidRDefault="00907AAD"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541FE62C" w:rsidR="00907AAD" w:rsidRPr="00AD3A79" w:rsidRDefault="00907AAD"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0704" behindDoc="0" locked="0" layoutInCell="1" allowOverlap="1" wp14:anchorId="578DE865" wp14:editId="311C84FB">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3ED876DB" w:rsidR="00907AAD" w:rsidRPr="00F57CC3" w:rsidRDefault="00907AAD" w:rsidP="00F57CC3">
                            <w:pPr>
                              <w:pStyle w:val="Descripcin"/>
                              <w:ind w:firstLine="0"/>
                              <w:jc w:val="center"/>
                              <w:rPr>
                                <w:i w:val="0"/>
                                <w:color w:val="000000" w:themeColor="text1"/>
                                <w:sz w:val="32"/>
                                <w:szCs w:val="24"/>
                              </w:rPr>
                            </w:pPr>
                            <w:bookmarkStart w:id="156" w:name="_Ref170337411"/>
                            <w:bookmarkStart w:id="157" w:name="_Toc170633930"/>
                            <w:bookmarkStart w:id="158"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3ED876DB" w:rsidR="00907AAD" w:rsidRPr="00F57CC3" w:rsidRDefault="00907AAD" w:rsidP="00F57CC3">
                      <w:pPr>
                        <w:pStyle w:val="Descripcin"/>
                        <w:ind w:firstLine="0"/>
                        <w:jc w:val="center"/>
                        <w:rPr>
                          <w:i w:val="0"/>
                          <w:color w:val="000000" w:themeColor="text1"/>
                          <w:sz w:val="32"/>
                          <w:szCs w:val="24"/>
                        </w:rPr>
                      </w:pPr>
                      <w:bookmarkStart w:id="159" w:name="_Ref170337411"/>
                      <w:bookmarkStart w:id="160" w:name="_Toc170633930"/>
                      <w:bookmarkStart w:id="16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8656" behindDoc="0" locked="0" layoutInCell="1" allowOverlap="1" wp14:anchorId="75A16E01" wp14:editId="2E266F7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Comp):</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3776" behindDoc="0" locked="0" layoutInCell="1" allowOverlap="1" wp14:anchorId="0CBAA173" wp14:editId="138E2F39">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159C9D17" w:rsidR="00907AAD" w:rsidRPr="00B55955" w:rsidRDefault="00907AAD"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159C9D17" w:rsidR="00907AAD" w:rsidRPr="00B55955" w:rsidRDefault="00907AAD"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1728" behindDoc="0" locked="0" layoutInCell="1" allowOverlap="1" wp14:anchorId="54CED3DA" wp14:editId="50B66A22">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2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Clock):</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r w:rsidRPr="00EE20D2">
        <w:rPr>
          <w:i/>
        </w:rPr>
        <w:t>clock</w:t>
      </w:r>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Para este tipo de usos, el PSoC4 proporciona el Módulo Clock</w:t>
      </w:r>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clock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7A1552DE" w:rsidR="001225ED" w:rsidRDefault="002918F8" w:rsidP="005A564F">
      <w:pPr>
        <w:pStyle w:val="Ttulo3"/>
        <w:numPr>
          <w:ilvl w:val="2"/>
          <w:numId w:val="1"/>
        </w:numPr>
        <w:rPr>
          <w:color w:val="000000" w:themeColor="text1"/>
          <w:sz w:val="22"/>
        </w:rPr>
      </w:pPr>
      <w:bookmarkStart w:id="168" w:name="_Toc172884090"/>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4800" behindDoc="0" locked="0" layoutInCell="1" allowOverlap="1" wp14:anchorId="0685D276" wp14:editId="01127EAF">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6848" behindDoc="0" locked="0" layoutInCell="1" allowOverlap="1" wp14:anchorId="002CCA23" wp14:editId="3D92BB5E">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7D11771E" w:rsidR="00907AAD" w:rsidRPr="00B13D5A" w:rsidRDefault="00907AAD"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7D11771E" w:rsidR="00907AAD" w:rsidRPr="00B13D5A" w:rsidRDefault="00907AAD"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12943C08" w:rsidR="00165A02" w:rsidRDefault="00BC350B" w:rsidP="005A564F">
      <w:pPr>
        <w:pStyle w:val="Ttulo3"/>
        <w:numPr>
          <w:ilvl w:val="2"/>
          <w:numId w:val="1"/>
        </w:numPr>
        <w:rPr>
          <w:noProof/>
          <w:color w:val="000000" w:themeColor="text1"/>
        </w:rPr>
      </w:pPr>
      <w:bookmarkStart w:id="177" w:name="_Toc172884091"/>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r w:rsidRPr="00755468">
        <w:t>Force Sensing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de la empresa Interlink Electronics</w:t>
      </w:r>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7872" behindDoc="0" locked="0" layoutInCell="1" allowOverlap="1" wp14:anchorId="1A91DC63" wp14:editId="412ADD0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29920" behindDoc="0" locked="0" layoutInCell="1" allowOverlap="1" wp14:anchorId="770C96A7" wp14:editId="246EB069">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268FF659" w:rsidR="00907AAD" w:rsidRPr="00341C1E" w:rsidRDefault="00907AAD" w:rsidP="00341C1E">
                            <w:pPr>
                              <w:pStyle w:val="Descripcin"/>
                              <w:ind w:firstLine="0"/>
                              <w:jc w:val="center"/>
                              <w:rPr>
                                <w:i w:val="0"/>
                                <w:color w:val="000000" w:themeColor="text1"/>
                                <w:sz w:val="32"/>
                                <w:szCs w:val="24"/>
                              </w:rPr>
                            </w:pPr>
                            <w:bookmarkStart w:id="178" w:name="_Ref170645903"/>
                            <w:bookmarkStart w:id="179" w:name="_Toc170633933"/>
                            <w:bookmarkStart w:id="180"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268FF659" w:rsidR="00907AAD" w:rsidRPr="00341C1E" w:rsidRDefault="00907AAD" w:rsidP="00341C1E">
                      <w:pPr>
                        <w:pStyle w:val="Descripcin"/>
                        <w:ind w:firstLine="0"/>
                        <w:jc w:val="center"/>
                        <w:rPr>
                          <w:i w:val="0"/>
                          <w:color w:val="000000" w:themeColor="text1"/>
                          <w:sz w:val="32"/>
                          <w:szCs w:val="24"/>
                        </w:rPr>
                      </w:pPr>
                      <w:bookmarkStart w:id="181" w:name="_Ref170645903"/>
                      <w:bookmarkStart w:id="182" w:name="_Toc170633933"/>
                      <w:bookmarkStart w:id="18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0944" behindDoc="0" locked="0" layoutInCell="1" allowOverlap="1" wp14:anchorId="0BECA06F" wp14:editId="45727593">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2992" behindDoc="0" locked="0" layoutInCell="1" allowOverlap="1" wp14:anchorId="3E4E0F21" wp14:editId="5315628A">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45874EAA" w:rsidR="00907AAD" w:rsidRPr="001F7E6A" w:rsidRDefault="00907AAD"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45874EAA" w:rsidR="00907AAD" w:rsidRPr="001F7E6A" w:rsidRDefault="00907AAD"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884138"/>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767235AD">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4016" behindDoc="0" locked="0" layoutInCell="1" allowOverlap="1" wp14:anchorId="30EAC7DB" wp14:editId="16821D1E">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6995436C" w:rsidR="00663585" w:rsidRDefault="00663585" w:rsidP="00663585">
      <w:pPr>
        <w:pStyle w:val="Descripcin"/>
        <w:ind w:left="1134" w:right="1133" w:firstLine="0"/>
        <w:jc w:val="center"/>
        <w:rPr>
          <w:i w:val="0"/>
          <w:color w:val="000000" w:themeColor="text1"/>
          <w:sz w:val="22"/>
        </w:rPr>
      </w:pPr>
      <w:bookmarkStart w:id="194" w:name="_Toc170633935"/>
      <w:bookmarkStart w:id="195" w:name="_Toc172761203"/>
      <w:r w:rsidRPr="00663585">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8</w:t>
      </w:r>
      <w:r w:rsidR="005E59A7">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Vout”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se presentan los valores de RM utilizados en el relevamiento y las tensiones de Vout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884139"/>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18A3D7B3">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5040" behindDoc="0" locked="0" layoutInCell="1" allowOverlap="1" wp14:anchorId="6244E7BB" wp14:editId="6096B2A9">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La aplicación de RM como pull-down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7088" behindDoc="0" locked="0" layoutInCell="1" allowOverlap="1" wp14:anchorId="7A74B1C1" wp14:editId="1050E5EC">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F1B1F9F" w:rsidR="00907AAD" w:rsidRPr="00801A9E" w:rsidRDefault="00907AAD" w:rsidP="00550967">
                            <w:pPr>
                              <w:pStyle w:val="Descripcin"/>
                              <w:ind w:firstLine="0"/>
                              <w:rPr>
                                <w:i w:val="0"/>
                                <w:noProof/>
                                <w:color w:val="000000" w:themeColor="text1"/>
                                <w:sz w:val="32"/>
                                <w:szCs w:val="24"/>
                              </w:rPr>
                            </w:pPr>
                            <w:bookmarkStart w:id="200" w:name="_Ref170617799"/>
                            <w:bookmarkStart w:id="201" w:name="_Toc170633936"/>
                            <w:bookmarkStart w:id="202"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F1B1F9F" w:rsidR="00907AAD" w:rsidRPr="00801A9E" w:rsidRDefault="00907AAD" w:rsidP="00550967">
                      <w:pPr>
                        <w:pStyle w:val="Descripcin"/>
                        <w:ind w:firstLine="0"/>
                        <w:rPr>
                          <w:i w:val="0"/>
                          <w:noProof/>
                          <w:color w:val="000000" w:themeColor="text1"/>
                          <w:sz w:val="32"/>
                          <w:szCs w:val="24"/>
                        </w:rPr>
                      </w:pPr>
                      <w:bookmarkStart w:id="203" w:name="_Ref170617799"/>
                      <w:bookmarkStart w:id="204" w:name="_Toc170633936"/>
                      <w:bookmarkStart w:id="205"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Trigger)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mV,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0160" behindDoc="0" locked="0" layoutInCell="1" allowOverlap="1" wp14:anchorId="76E74AC2" wp14:editId="0A915120">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6C046119" w:rsidR="00907AAD" w:rsidRPr="00206855" w:rsidRDefault="00907AAD"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6C046119" w:rsidR="00907AAD" w:rsidRPr="00206855" w:rsidRDefault="00907AAD"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8112" behindDoc="0" locked="0" layoutInCell="1" allowOverlap="1" wp14:anchorId="519AF20A" wp14:editId="03E1E98F">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PSoC Creator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907AAD"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907AAD"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ec.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on las que definen circuitalmente estos límites. Por su parte la ec.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ec.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907AAD"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907AAD"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389188C1" w:rsidR="007C5784" w:rsidRDefault="007C5784" w:rsidP="005A564F">
      <w:pPr>
        <w:pStyle w:val="Ttulo3"/>
        <w:numPr>
          <w:ilvl w:val="2"/>
          <w:numId w:val="1"/>
        </w:numPr>
        <w:rPr>
          <w:color w:val="000000" w:themeColor="text1"/>
        </w:rPr>
      </w:pPr>
      <w:bookmarkStart w:id="212" w:name="_Toc172884092"/>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3232" behindDoc="0" locked="0" layoutInCell="1" allowOverlap="1" wp14:anchorId="52F38840" wp14:editId="0CC9B785">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12026A4B" w:rsidR="00907AAD" w:rsidRPr="004C5DFF" w:rsidRDefault="00907AAD" w:rsidP="004C5DFF">
                            <w:pPr>
                              <w:pStyle w:val="Descripcin"/>
                              <w:ind w:firstLine="0"/>
                              <w:jc w:val="center"/>
                              <w:rPr>
                                <w:i w:val="0"/>
                                <w:noProof/>
                                <w:color w:val="000000" w:themeColor="text1"/>
                                <w:sz w:val="32"/>
                                <w:szCs w:val="24"/>
                              </w:rPr>
                            </w:pPr>
                            <w:bookmarkStart w:id="213" w:name="_Ref170802189"/>
                            <w:bookmarkStart w:id="214"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12026A4B" w:rsidR="00907AAD" w:rsidRPr="004C5DFF" w:rsidRDefault="00907AAD"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1184" behindDoc="0" locked="0" layoutInCell="1" allowOverlap="1" wp14:anchorId="15BC3602" wp14:editId="31920F02">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4256" behindDoc="0" locked="0" layoutInCell="1" allowOverlap="1" wp14:anchorId="33D0EA2F" wp14:editId="4B568137">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3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6304" behindDoc="0" locked="0" layoutInCell="1" allowOverlap="1" wp14:anchorId="641F5814" wp14:editId="50A7EB61">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B554797" w:rsidR="00907AAD" w:rsidRPr="00781762" w:rsidRDefault="00907AAD" w:rsidP="00781762">
                            <w:pPr>
                              <w:pStyle w:val="Descripcin"/>
                              <w:ind w:firstLine="0"/>
                              <w:jc w:val="center"/>
                              <w:rPr>
                                <w:i w:val="0"/>
                                <w:noProof/>
                                <w:color w:val="000000" w:themeColor="text1"/>
                                <w:sz w:val="32"/>
                                <w:szCs w:val="24"/>
                              </w:rPr>
                            </w:pPr>
                            <w:bookmarkStart w:id="217" w:name="_Ref170887380"/>
                            <w:bookmarkStart w:id="218"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B554797" w:rsidR="00907AAD" w:rsidRPr="00781762" w:rsidRDefault="00907AAD"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IDAC_Pos e IDAC_Neg)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907AAD"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Considerando que cuando IDAC_</w:t>
      </w:r>
      <w:r>
        <w:t>Neg</w:t>
      </w:r>
      <w:r w:rsidRPr="00085D98">
        <w:t xml:space="preserve"> este activa, IDAC_</w:t>
      </w:r>
      <w:r>
        <w:t>Pos</w:t>
      </w:r>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907AAD"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donde IDAC_Pos este activa e IDAC_Neg desconectada</w:t>
      </w:r>
      <w:r w:rsidR="001D1348">
        <w:t xml:space="preserve">, </w:t>
      </w:r>
      <w:r w:rsidR="001D1348" w:rsidRPr="00085D98">
        <w:t>la corriente sobre R4</w:t>
      </w:r>
      <w:r w:rsidR="00665F8A">
        <w:t>, como se expresa en la Ec. (2-6)</w:t>
      </w:r>
      <w:r w:rsidR="001D1348" w:rsidRPr="00085D98">
        <w:t xml:space="preserve"> será </w:t>
      </w:r>
      <w:r w:rsidR="001D1348">
        <w:t>la I</w:t>
      </w:r>
      <w:r w:rsidR="001D1348" w:rsidRPr="001D1348">
        <w:rPr>
          <w:vertAlign w:val="subscript"/>
        </w:rPr>
        <w:t>i</w:t>
      </w:r>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r w:rsidR="00665F8A">
        <w:t>Ec. (2-7)</w:t>
      </w:r>
      <w:r w:rsidR="001D1348">
        <w:t xml:space="preserve">: </w:t>
      </w:r>
    </w:p>
    <w:p w14:paraId="75C0834D" w14:textId="587DF9A6" w:rsidR="00665F8A" w:rsidRPr="00665F8A" w:rsidRDefault="00907AAD"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907AAD"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I</w:t>
      </w:r>
      <w:r w:rsidRPr="00665F8A">
        <w:rPr>
          <w:vertAlign w:val="subscript"/>
        </w:rPr>
        <w:t>i</w:t>
      </w:r>
      <w:r>
        <w:t>, quedando se la siguiente manera:</w:t>
      </w:r>
    </w:p>
    <w:p w14:paraId="0181A13D" w14:textId="77777777" w:rsidR="00665F8A" w:rsidRPr="00665F8A" w:rsidRDefault="00665F8A" w:rsidP="007C5784">
      <w:pPr>
        <w:rPr>
          <w:sz w:val="10"/>
        </w:rPr>
      </w:pPr>
    </w:p>
    <w:p w14:paraId="7B6D2390" w14:textId="7B4E2F83" w:rsidR="00665F8A" w:rsidRDefault="00907AAD"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Ec.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I</w:t>
      </w:r>
      <w:r w:rsidR="00822355" w:rsidRPr="00822355">
        <w:rPr>
          <w:vertAlign w:val="subscript"/>
        </w:rPr>
        <w:t>i</w:t>
      </w:r>
      <w:r w:rsidR="00822355">
        <w:t xml:space="preserve"> sea máximo. Operando sobre la Ec.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907AAD"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I</w:t>
      </w:r>
      <w:r w:rsidRPr="00822355">
        <w:rPr>
          <w:vertAlign w:val="subscript"/>
        </w:rPr>
        <w:t>i</w:t>
      </w:r>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Ec.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907AAD"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49376" behindDoc="0" locked="0" layoutInCell="1" allowOverlap="1" wp14:anchorId="43D9A4C1" wp14:editId="54FDBE41">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3AE6F278" w:rsidR="00907AAD" w:rsidRPr="00440355" w:rsidRDefault="00907AAD" w:rsidP="00440355">
                            <w:pPr>
                              <w:pStyle w:val="Descripcin"/>
                              <w:ind w:firstLine="0"/>
                              <w:jc w:val="center"/>
                              <w:rPr>
                                <w:i w:val="0"/>
                                <w:noProof/>
                                <w:color w:val="000000" w:themeColor="text1"/>
                                <w:sz w:val="32"/>
                                <w:szCs w:val="24"/>
                              </w:rPr>
                            </w:pPr>
                            <w:bookmarkStart w:id="221" w:name="_Ref170932794"/>
                            <w:bookmarkStart w:id="222"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3AE6F278" w:rsidR="00907AAD" w:rsidRPr="00440355" w:rsidRDefault="00907AAD"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7328" behindDoc="0" locked="0" layoutInCell="1" allowOverlap="1" wp14:anchorId="0414F07A" wp14:editId="2578B189">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h</w:t>
      </w:r>
      <w:r w:rsidRPr="00D92DD0">
        <w:rPr>
          <w:color w:val="000000" w:themeColor="text1"/>
          <w:vertAlign w:val="subscript"/>
        </w:rPr>
        <w:t>fe</w:t>
      </w:r>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0400" behindDoc="0" locked="0" layoutInCell="1" allowOverlap="1" wp14:anchorId="0ABEFBD3" wp14:editId="223F9A28">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2448" behindDoc="0" locked="0" layoutInCell="1" allowOverlap="1" wp14:anchorId="065D1A37" wp14:editId="7D09ABA5">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F37EBF8" w:rsidR="00907AAD" w:rsidRPr="00B13D96" w:rsidRDefault="00907AAD" w:rsidP="00B13D96">
                            <w:pPr>
                              <w:pStyle w:val="Descripcin"/>
                              <w:ind w:firstLine="0"/>
                              <w:jc w:val="center"/>
                              <w:rPr>
                                <w:i w:val="0"/>
                                <w:noProof/>
                                <w:color w:val="000000" w:themeColor="text1"/>
                                <w:sz w:val="32"/>
                                <w:szCs w:val="24"/>
                              </w:rPr>
                            </w:pPr>
                            <w:bookmarkStart w:id="225" w:name="_Ref170939196"/>
                            <w:bookmarkStart w:id="226"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2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F37EBF8" w:rsidR="00907AAD" w:rsidRPr="00B13D96" w:rsidRDefault="00907AAD"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de salida Io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2688" behindDoc="0" locked="0" layoutInCell="1" allowOverlap="1" wp14:anchorId="7BB6477F" wp14:editId="770AE53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Como herramienta de simulación se utilizó el software Proteus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4736" behindDoc="0" locked="0" layoutInCell="1" allowOverlap="1" wp14:anchorId="610405B3" wp14:editId="7807FD4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D18C27F" w:rsidR="00907AAD" w:rsidRPr="009B171F" w:rsidRDefault="00907AAD" w:rsidP="009B171F">
                            <w:pPr>
                              <w:pStyle w:val="Descripcin"/>
                              <w:ind w:firstLine="0"/>
                              <w:jc w:val="center"/>
                              <w:rPr>
                                <w:i w:val="0"/>
                                <w:noProof/>
                                <w:color w:val="000000" w:themeColor="text1"/>
                                <w:sz w:val="32"/>
                                <w:szCs w:val="24"/>
                              </w:rPr>
                            </w:pPr>
                            <w:bookmarkStart w:id="229" w:name="_Ref171464142"/>
                            <w:bookmarkStart w:id="230"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4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D18C27F" w:rsidR="00907AAD" w:rsidRPr="009B171F" w:rsidRDefault="00907AAD"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884140"/>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6544" behindDoc="0" locked="0" layoutInCell="1" allowOverlap="1" wp14:anchorId="391220CD" wp14:editId="658CF465">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8592" behindDoc="0" locked="0" layoutInCell="1" allowOverlap="1" wp14:anchorId="3D855C6D" wp14:editId="6B88B1E9">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0FCE98B0" w:rsidR="00907AAD" w:rsidRPr="00193592" w:rsidRDefault="00907AAD"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0FCE98B0" w:rsidR="00907AAD" w:rsidRPr="00193592" w:rsidRDefault="00907AAD"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5760" behindDoc="0" locked="0" layoutInCell="1" allowOverlap="1" wp14:anchorId="4EED9A1C" wp14:editId="761E3512">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7808" behindDoc="0" locked="0" layoutInCell="1" allowOverlap="1" wp14:anchorId="772BF74E" wp14:editId="7FE6F66F">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28E84C3" w:rsidR="00907AAD" w:rsidRPr="00AC2DE9" w:rsidRDefault="00907AAD" w:rsidP="00123440">
                            <w:pPr>
                              <w:pStyle w:val="Descripcin"/>
                              <w:ind w:firstLine="0"/>
                              <w:jc w:val="center"/>
                              <w:rPr>
                                <w:noProof/>
                                <w:sz w:val="24"/>
                                <w:szCs w:val="24"/>
                              </w:rPr>
                            </w:pPr>
                            <w:bookmarkStart w:id="242" w:name="_Ref171062822"/>
                            <w:bookmarkStart w:id="243"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28E84C3" w:rsidR="00907AAD" w:rsidRPr="00AC2DE9" w:rsidRDefault="00907AAD"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8832" behindDoc="0" locked="0" layoutInCell="1" allowOverlap="1" wp14:anchorId="5B4DE0F2" wp14:editId="5A890D1D">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0880" behindDoc="0" locked="0" layoutInCell="1" allowOverlap="1" wp14:anchorId="07EDF2F4" wp14:editId="56C8F710">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1080C6C2" w:rsidR="00907AAD" w:rsidRPr="0054399B" w:rsidRDefault="00907AAD" w:rsidP="0054399B">
                            <w:pPr>
                              <w:pStyle w:val="Descripcin"/>
                              <w:ind w:firstLine="0"/>
                              <w:jc w:val="center"/>
                              <w:rPr>
                                <w:i w:val="0"/>
                                <w:noProof/>
                                <w:color w:val="000000" w:themeColor="text1"/>
                                <w:sz w:val="32"/>
                                <w:szCs w:val="24"/>
                              </w:rPr>
                            </w:pPr>
                            <w:bookmarkStart w:id="246" w:name="_Ref171054966"/>
                            <w:bookmarkStart w:id="247"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08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1080C6C2" w:rsidR="00907AAD" w:rsidRPr="0054399B" w:rsidRDefault="00907AAD"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1904" behindDoc="0" locked="0" layoutInCell="1" allowOverlap="1" wp14:anchorId="0A7F36A3" wp14:editId="76BAFF5E">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3952" behindDoc="0" locked="0" layoutInCell="1" allowOverlap="1" wp14:anchorId="1FB32287" wp14:editId="7EE3C230">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245F4A0" w:rsidR="00907AAD" w:rsidRPr="00031F4B" w:rsidRDefault="00907AAD" w:rsidP="00704183">
                            <w:pPr>
                              <w:pStyle w:val="Descripcin"/>
                              <w:ind w:left="170" w:right="-4" w:firstLine="0"/>
                              <w:jc w:val="center"/>
                              <w:rPr>
                                <w:i w:val="0"/>
                                <w:noProof/>
                                <w:color w:val="000000" w:themeColor="text1"/>
                                <w:sz w:val="32"/>
                                <w:szCs w:val="24"/>
                              </w:rPr>
                            </w:pPr>
                            <w:bookmarkStart w:id="250"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245F4A0" w:rsidR="00907AAD" w:rsidRPr="00031F4B" w:rsidRDefault="00907AAD" w:rsidP="00704183">
                      <w:pPr>
                        <w:pStyle w:val="Descripcin"/>
                        <w:ind w:left="170" w:right="-4" w:firstLine="0"/>
                        <w:jc w:val="center"/>
                        <w:rPr>
                          <w:i w:val="0"/>
                          <w:noProof/>
                          <w:color w:val="000000" w:themeColor="text1"/>
                          <w:sz w:val="32"/>
                          <w:szCs w:val="24"/>
                        </w:rPr>
                      </w:pPr>
                      <w:bookmarkStart w:id="251"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mV como máximo sobre la base de 600 mV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4976" behindDoc="0" locked="0" layoutInCell="1" allowOverlap="1" wp14:anchorId="5DFC3472" wp14:editId="029DB430">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se presentan las tensiones de Q5 y Q6 para IDAC_Neg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7024" behindDoc="0" locked="0" layoutInCell="1" allowOverlap="1" wp14:anchorId="3968C9ED" wp14:editId="7716359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7BC34B57" w:rsidR="00907AAD" w:rsidRPr="00BF440D" w:rsidRDefault="00907AAD" w:rsidP="00BF440D">
                            <w:pPr>
                              <w:pStyle w:val="Descripcin"/>
                              <w:ind w:firstLine="0"/>
                              <w:jc w:val="center"/>
                              <w:rPr>
                                <w:i w:val="0"/>
                                <w:noProof/>
                                <w:color w:val="000000" w:themeColor="text1"/>
                                <w:sz w:val="32"/>
                                <w:szCs w:val="24"/>
                              </w:rPr>
                            </w:pPr>
                            <w:bookmarkStart w:id="252" w:name="_Ref171159198"/>
                            <w:bookmarkStart w:id="253"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7BC34B57" w:rsidR="00907AAD" w:rsidRPr="00BF440D" w:rsidRDefault="00907AAD"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max)</w:t>
      </w:r>
      <w:r w:rsidR="007F2F28">
        <w:t xml:space="preserve"> = -2,99 mA,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r>
        <w:t>Io</w:t>
      </w:r>
      <w:r w:rsidRPr="007F2F28">
        <w:rPr>
          <w:vertAlign w:val="subscript"/>
        </w:rPr>
        <w:t>max</w:t>
      </w:r>
      <w:r>
        <w:rPr>
          <w:color w:val="000000" w:themeColor="text1"/>
        </w:rPr>
        <w:t>│</w:t>
      </w:r>
      <w:r>
        <w:t xml:space="preserve">= 2,99 mA).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to de la fuente para valores de</w:t>
      </w:r>
      <w:r>
        <w:rPr>
          <w:color w:val="000000" w:themeColor="text1"/>
        </w:rPr>
        <w:t>│</w:t>
      </w:r>
      <w:r>
        <w:t>Io</w:t>
      </w:r>
      <w:r w:rsidRPr="007F2F28">
        <w:rPr>
          <w:vertAlign w:val="subscript"/>
        </w:rPr>
        <w:t>max</w:t>
      </w:r>
      <w:r>
        <w:rPr>
          <w:color w:val="000000" w:themeColor="text1"/>
        </w:rPr>
        <w:t>│y RL</w:t>
      </w:r>
      <w:r w:rsidRPr="007F2F28">
        <w:rPr>
          <w:color w:val="000000" w:themeColor="text1"/>
          <w:vertAlign w:val="subscript"/>
        </w:rPr>
        <w:t>max</w:t>
      </w:r>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r>
        <w:t>Io</w:t>
      </w:r>
      <w:r w:rsidRPr="007F2F28">
        <w:rPr>
          <w:vertAlign w:val="subscript"/>
        </w:rPr>
        <w:t>max</w:t>
      </w:r>
      <w:r>
        <w:rPr>
          <w:color w:val="000000" w:themeColor="text1"/>
        </w:rPr>
        <w:t>│</w:t>
      </w:r>
      <w:r>
        <w:t>= 2,99 mA, con una fuente de ± 150 V será:</w:t>
      </w:r>
    </w:p>
    <w:p w14:paraId="2B73305D" w14:textId="3C77DB37" w:rsidR="00F06339" w:rsidRPr="00CD661A" w:rsidRDefault="00907AAD"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r>
        <w:t>Io</w:t>
      </w:r>
      <w:r w:rsidRPr="007F2F28">
        <w:rPr>
          <w:vertAlign w:val="subscript"/>
        </w:rPr>
        <w:t>max</w:t>
      </w:r>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907AAD"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r>
        <w:t>Io</w:t>
      </w:r>
      <w:r w:rsidRPr="007F2F28">
        <w:rPr>
          <w:vertAlign w:val="subscript"/>
        </w:rPr>
        <w:t>max</w:t>
      </w:r>
      <w:r>
        <w:rPr>
          <w:color w:val="000000" w:themeColor="text1"/>
        </w:rPr>
        <w:t>│</w:t>
      </w:r>
      <w:r>
        <w:t>= 2,99 mA,</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907AAD"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0096" behindDoc="0" locked="0" layoutInCell="1" allowOverlap="1" wp14:anchorId="483EB764" wp14:editId="2A126C0D">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5F456332" w:rsidR="00907AAD" w:rsidRPr="007214B1" w:rsidRDefault="00907AAD" w:rsidP="007214B1">
                            <w:pPr>
                              <w:pStyle w:val="Descripcin"/>
                              <w:ind w:firstLine="0"/>
                              <w:jc w:val="center"/>
                              <w:rPr>
                                <w:noProof/>
                                <w:color w:val="000000" w:themeColor="text1"/>
                                <w:sz w:val="32"/>
                                <w:szCs w:val="24"/>
                              </w:rPr>
                            </w:pPr>
                            <w:bookmarkStart w:id="256" w:name="_Ref171177507"/>
                            <w:bookmarkStart w:id="257"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5F456332" w:rsidR="00907AAD" w:rsidRPr="007214B1" w:rsidRDefault="00907AAD"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8048" behindDoc="0" locked="0" layoutInCell="1" allowOverlap="1" wp14:anchorId="7AD8C8C1" wp14:editId="1FC7EDE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uA</w:t>
      </w:r>
      <w:r w:rsidR="00A64158">
        <w:t xml:space="preserve"> (valor </w:t>
      </w:r>
      <w:r w:rsidR="00FD742C">
        <w:t>máximo</w:t>
      </w:r>
      <w:r w:rsidR="00A64158">
        <w:t xml:space="preserve"> del IDAC)</w:t>
      </w:r>
      <w:r w:rsidR="0017644F">
        <w:t xml:space="preserve"> de manera secuencial a las entradas IDAC_Neg e IDAC_Pos, con la configuración de tiempos</w:t>
      </w:r>
      <w:r w:rsidR="00FC0791">
        <w:t xml:space="preserve"> adecuada (</w:t>
      </w:r>
      <w:proofErr w:type="gramStart"/>
      <w:r w:rsidR="00FC0791">
        <w:t>TI</w:t>
      </w:r>
      <w:r w:rsidR="00FC0791" w:rsidRPr="00FC0791">
        <w:rPr>
          <w:vertAlign w:val="subscript"/>
        </w:rPr>
        <w:t>(</w:t>
      </w:r>
      <w:proofErr w:type="gramEnd"/>
      <w:r w:rsidR="00FC0791" w:rsidRPr="00FC0791">
        <w:rPr>
          <w:vertAlign w:val="subscript"/>
        </w:rPr>
        <w:t>neg)</w:t>
      </w:r>
      <w:r w:rsidR="0017644F" w:rsidRPr="00FC0791">
        <w:rPr>
          <w:vertAlign w:val="subscript"/>
        </w:rPr>
        <w:t xml:space="preserve"> </w:t>
      </w:r>
      <w:r w:rsidR="00FC0791">
        <w:t>= 150 us y TI</w:t>
      </w:r>
      <w:r w:rsidR="00FC0791" w:rsidRPr="00FC0791">
        <w:rPr>
          <w:vertAlign w:val="subscript"/>
        </w:rPr>
        <w:t>(pos)</w:t>
      </w:r>
      <w:r w:rsidR="00FC0791">
        <w:t xml:space="preserve"> = </w:t>
      </w:r>
      <w:r w:rsidR="004F1AB2">
        <w:t xml:space="preserve">750 us)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IDAC_Neg,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Ec. (2-</w:t>
      </w:r>
      <w:r w:rsidR="002748A5">
        <w:t>9). La ganancia de esta etapa es tal que</w:t>
      </w:r>
      <w:r>
        <w:t>,</w:t>
      </w:r>
      <w:r w:rsidR="002748A5">
        <w:t xml:space="preserve"> para la máxima corriente de entrada (</w:t>
      </w:r>
      <w:proofErr w:type="gramStart"/>
      <w:r w:rsidR="002748A5">
        <w:t>Ii</w:t>
      </w:r>
      <w:r w:rsidR="002748A5" w:rsidRPr="00B34E80">
        <w:rPr>
          <w:vertAlign w:val="subscript"/>
        </w:rPr>
        <w:t>(</w:t>
      </w:r>
      <w:proofErr w:type="gramEnd"/>
      <w:r w:rsidR="002748A5" w:rsidRPr="00B34E80">
        <w:rPr>
          <w:vertAlign w:val="subscript"/>
        </w:rPr>
        <w:t>max)</w:t>
      </w:r>
      <w:r w:rsidR="002748A5">
        <w:t xml:space="preserve"> = 612 uA)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uA</w:t>
      </w:r>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mA y los 800 mV.</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1120" behindDoc="0" locked="0" layoutInCell="1" allowOverlap="1" wp14:anchorId="0EA1A5B8" wp14:editId="53FDFC06">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3168" behindDoc="0" locked="0" layoutInCell="1" allowOverlap="1" wp14:anchorId="75DA682A" wp14:editId="51BA54DC">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3DF4B925" w:rsidR="00907AAD" w:rsidRPr="00E3512F" w:rsidRDefault="00907AAD" w:rsidP="00E3512F">
                            <w:pPr>
                              <w:pStyle w:val="Descripcin"/>
                              <w:ind w:firstLine="0"/>
                              <w:jc w:val="center"/>
                              <w:rPr>
                                <w:i w:val="0"/>
                                <w:noProof/>
                                <w:color w:val="000000" w:themeColor="text1"/>
                                <w:sz w:val="32"/>
                                <w:szCs w:val="24"/>
                              </w:rPr>
                            </w:pPr>
                            <w:bookmarkStart w:id="260" w:name="_Ref171183188"/>
                            <w:bookmarkStart w:id="261"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I_neg(max) = 3 mA,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3DF4B925" w:rsidR="00907AAD" w:rsidRPr="00E3512F" w:rsidRDefault="00907AAD"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I_neg(max) = 3 mA,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r w:rsidR="00E1707D">
        <w:rPr>
          <w:color w:val="000000" w:themeColor="text1"/>
        </w:rPr>
        <w:lastRenderedPageBreak/>
        <w:t>uA y una I</w:t>
      </w:r>
      <w:r w:rsidR="00E1707D" w:rsidRPr="00E1707D">
        <w:rPr>
          <w:color w:val="000000" w:themeColor="text1"/>
          <w:vertAlign w:val="subscript"/>
        </w:rPr>
        <w:t>L</w:t>
      </w:r>
      <w:r w:rsidR="00E1707D">
        <w:rPr>
          <w:color w:val="000000" w:themeColor="text1"/>
        </w:rPr>
        <w:t xml:space="preserve">- = 2.94 mA. Puede notarse que, para el valor de RL dado y la fuente de alimentación de ±150 V, </w:t>
      </w:r>
      <w:r w:rsidR="00C25249">
        <w:rPr>
          <w:color w:val="000000" w:themeColor="text1"/>
        </w:rPr>
        <w:t xml:space="preserve">el valor pico negativo de 2.94 mA se encuentra en el límite de lo que puede garantizar la fuente de corriente, gráficamente puede apreciarse esta situación en el nivel de corte y saturación de Q5 y Q6 en los semiperiodos de 150 us,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4192" behindDoc="0" locked="0" layoutInCell="1" allowOverlap="1" wp14:anchorId="3E222E22" wp14:editId="74565E3A">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6240" behindDoc="0" locked="0" layoutInCell="1" allowOverlap="1" wp14:anchorId="165B0A16" wp14:editId="3069BCE6">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30D1AAD1" w:rsidR="00907AAD" w:rsidRPr="00C37C2E" w:rsidRDefault="00907AAD" w:rsidP="00C37C2E">
                            <w:pPr>
                              <w:pStyle w:val="Descripcin"/>
                              <w:ind w:firstLine="0"/>
                              <w:jc w:val="center"/>
                              <w:rPr>
                                <w:i w:val="0"/>
                                <w:noProof/>
                                <w:color w:val="000000" w:themeColor="text1"/>
                                <w:sz w:val="32"/>
                                <w:szCs w:val="24"/>
                              </w:rPr>
                            </w:pPr>
                            <w:bookmarkStart w:id="264" w:name="_Ref171185428"/>
                            <w:bookmarkStart w:id="265"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30D1AAD1" w:rsidR="00907AAD" w:rsidRPr="00C37C2E" w:rsidRDefault="00907AAD"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mA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I_pos, la determinación de su valor es dependiente del valor de I_neg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900 us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I_pos a partir del valor de I_neg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907AAD"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907AAD"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907AAD"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I_pos máxima (configurada por hardware) de 2.94 mA,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907AAD"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0494F8BC" w:rsidR="00AC2A34" w:rsidRDefault="00640980" w:rsidP="005A564F">
      <w:pPr>
        <w:pStyle w:val="Ttulo3"/>
        <w:numPr>
          <w:ilvl w:val="2"/>
          <w:numId w:val="1"/>
        </w:numPr>
        <w:rPr>
          <w:color w:val="000000" w:themeColor="text1"/>
        </w:rPr>
      </w:pPr>
      <w:bookmarkStart w:id="268"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main”,</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main”</w:t>
      </w:r>
    </w:p>
    <w:p w14:paraId="410B3BAD" w14:textId="0B8DCFF2" w:rsidR="00B4276E" w:rsidRDefault="00423C48" w:rsidP="00B4276E">
      <w:r>
        <w:rPr>
          <w:noProof/>
          <w:lang w:val="es-AR"/>
        </w:rPr>
        <mc:AlternateContent>
          <mc:Choice Requires="wps">
            <w:drawing>
              <wp:anchor distT="0" distB="0" distL="114300" distR="114300" simplePos="0" relativeHeight="251789312" behindDoc="0" locked="0" layoutInCell="1" allowOverlap="1" wp14:anchorId="290D6F48" wp14:editId="638097B3">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1B77DF6F" w:rsidR="00907AAD" w:rsidRPr="003F7C6D" w:rsidRDefault="00907AAD" w:rsidP="003F7C6D">
                            <w:pPr>
                              <w:pStyle w:val="Descripcin"/>
                              <w:ind w:firstLine="0"/>
                              <w:jc w:val="center"/>
                              <w:rPr>
                                <w:i w:val="0"/>
                                <w:noProof/>
                                <w:color w:val="000000" w:themeColor="text1"/>
                                <w:sz w:val="32"/>
                                <w:szCs w:val="24"/>
                              </w:rPr>
                            </w:pPr>
                            <w:bookmarkStart w:id="269" w:name="_Ref171267683"/>
                            <w:bookmarkStart w:id="270"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1B77DF6F" w:rsidR="00907AAD" w:rsidRPr="003F7C6D" w:rsidRDefault="00907AAD"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7264" behindDoc="0" locked="0" layoutInCell="1" allowOverlap="1" wp14:anchorId="0E424D93" wp14:editId="57488731">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1">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main” se habilitan las interrupciones mencionadas y se inicializan los periféricos, puntualmente; IDAC, COMP, PWM, AMux y LCD_Char.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TIc” que corresponde a TIc = 150 us e inicializa el bandera</w:t>
      </w:r>
      <w:r w:rsidR="00245E5F">
        <w:t xml:space="preserve"> de selección “TIc_sel”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TIc”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F_sel”.</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En el Estado 4, inicialmente se realizan los cálculos de los parámetros para la configuración de los tiempos de la señal de electroestimulación, para esto se toman los valores de FREQ y TIc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r w:rsidR="007B26A7">
        <w:rPr>
          <w:i/>
        </w:rPr>
        <w:t>compVal</w:t>
      </w:r>
      <w:r w:rsidR="007B26A7">
        <w:t xml:space="preserve"> el valor de 1.000.000 se utiliza para convertir el valor de TIc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Iout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gramStart"/>
      <w:r>
        <w:rPr>
          <w:i/>
        </w:rPr>
        <w:t>CyDelay(</w:t>
      </w:r>
      <w:proofErr w:type="gramEnd"/>
      <w:r>
        <w:rPr>
          <w:i/>
        </w:rPr>
        <w:t>50)</w:t>
      </w:r>
      <w:r w:rsidR="00E352AD">
        <w:t xml:space="preserve"> como antirebote.</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6480" behindDoc="0" locked="0" layoutInCell="1" allowOverlap="1" wp14:anchorId="2F6EABEC" wp14:editId="1477427D">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2"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8528" behindDoc="0" locked="0" layoutInCell="1" allowOverlap="1" wp14:anchorId="4A7B3A87" wp14:editId="3E3E672A">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2D41580C" w:rsidR="00907AAD" w:rsidRPr="00BB2383" w:rsidRDefault="00907AAD" w:rsidP="00BB2383">
                            <w:pPr>
                              <w:pStyle w:val="Descripcin"/>
                              <w:ind w:firstLine="0"/>
                              <w:jc w:val="center"/>
                              <w:rPr>
                                <w:i w:val="0"/>
                                <w:noProof/>
                                <w:color w:val="000000" w:themeColor="text1"/>
                                <w:sz w:val="32"/>
                                <w:szCs w:val="24"/>
                              </w:rPr>
                            </w:pPr>
                            <w:bookmarkStart w:id="273" w:name="_Ref171276773"/>
                            <w:bookmarkStart w:id="274"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2D41580C" w:rsidR="00907AAD" w:rsidRPr="00BB2383" w:rsidRDefault="00907AAD"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TIc”</w:t>
      </w:r>
      <w:r w:rsidR="00800BD5">
        <w:t xml:space="preserve"> (visible) y “TIc_sel”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F_sel”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Io”</w:t>
      </w:r>
      <w:r w:rsidR="00800BD5">
        <w:t xml:space="preserve"> (visible) y “Ic”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xml:space="preserve">, solo que las operaciones de suma (por ejemplo “F_sel++”)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Para el caso del Estado 4, en la ISR_INC se incrementa el valor de Iout y en cada incremento se observa si el valor es mayo</w:t>
      </w:r>
      <w:r w:rsidR="00206E2E">
        <w:t>r o igual al máximo, de ser así queda</w:t>
      </w:r>
      <w:r>
        <w:t xml:space="preserve"> fijo en el valor máximo, mientas que en la ISR_DEC se decrementa el valor de Iout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5456" behindDoc="0" locked="0" layoutInCell="1" allowOverlap="1" wp14:anchorId="1F3A62EB" wp14:editId="7B08811C">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123F773A" w:rsidR="00907AAD" w:rsidRPr="00BB2383" w:rsidRDefault="00907AAD" w:rsidP="00BB2383">
                            <w:pPr>
                              <w:pStyle w:val="Descripcin"/>
                              <w:ind w:firstLine="0"/>
                              <w:jc w:val="center"/>
                              <w:rPr>
                                <w:i w:val="0"/>
                                <w:noProof/>
                                <w:color w:val="000000" w:themeColor="text1"/>
                                <w:sz w:val="32"/>
                                <w:szCs w:val="24"/>
                              </w:rPr>
                            </w:pPr>
                            <w:bookmarkStart w:id="277" w:name="_Ref171276276"/>
                            <w:bookmarkStart w:id="278"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123F773A" w:rsidR="00907AAD" w:rsidRPr="00BB2383" w:rsidRDefault="00907AAD"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3408" behindDoc="0" locked="0" layoutInCell="1" allowOverlap="1" wp14:anchorId="0A16D76A" wp14:editId="104DFA9F">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Count) y por </w:t>
      </w:r>
      <w:r>
        <w:rPr>
          <w:color w:val="000000" w:themeColor="text1"/>
        </w:rPr>
        <w:lastRenderedPageBreak/>
        <w:t xml:space="preserve">el otro la interrupción por CC (Compare Count). La interrupción por TC sucede cuando la señal llega al final de su periodo y la de CC sucede cuando la comparación entre el contador y el registro de comparación (cargado con la variable </w:t>
      </w:r>
      <w:r>
        <w:rPr>
          <w:i/>
          <w:color w:val="000000" w:themeColor="text1"/>
        </w:rPr>
        <w:t>compVal</w:t>
      </w:r>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99552" behindDoc="0" locked="0" layoutInCell="1" allowOverlap="1" wp14:anchorId="4FF3B99C" wp14:editId="1A946B86">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1600" behindDoc="0" locked="0" layoutInCell="1" allowOverlap="1" wp14:anchorId="7E6172DF" wp14:editId="4AEDAB47">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252009EA" w:rsidR="00907AAD" w:rsidRPr="00C5466F" w:rsidRDefault="00907AAD" w:rsidP="00C5466F">
                            <w:pPr>
                              <w:pStyle w:val="Descripcin"/>
                              <w:ind w:firstLine="0"/>
                              <w:jc w:val="center"/>
                              <w:rPr>
                                <w:i w:val="0"/>
                                <w:color w:val="000000" w:themeColor="text1"/>
                                <w:sz w:val="32"/>
                                <w:szCs w:val="24"/>
                              </w:rPr>
                            </w:pPr>
                            <w:bookmarkStart w:id="281" w:name="_Ref171289242"/>
                            <w:bookmarkStart w:id="282"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1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252009EA" w:rsidR="00907AAD" w:rsidRPr="00C5466F" w:rsidRDefault="00907AAD"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5696" behindDoc="0" locked="0" layoutInCell="1" allowOverlap="1" wp14:anchorId="0F3902F8" wp14:editId="1AD09418">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007FAED1" w:rsidR="00907AAD" w:rsidRPr="006E62EC" w:rsidRDefault="00907AAD" w:rsidP="006E62EC">
                            <w:pPr>
                              <w:pStyle w:val="Descripcin"/>
                              <w:ind w:firstLine="0"/>
                              <w:jc w:val="center"/>
                              <w:rPr>
                                <w:i w:val="0"/>
                                <w:noProof/>
                                <w:color w:val="000000" w:themeColor="text1"/>
                                <w:sz w:val="32"/>
                                <w:szCs w:val="24"/>
                              </w:rPr>
                            </w:pPr>
                            <w:bookmarkStart w:id="285" w:name="_Ref171289439"/>
                            <w:bookmarkStart w:id="286"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007FAED1" w:rsidR="00907AAD" w:rsidRPr="006E62EC" w:rsidRDefault="00907AAD"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3648" behindDoc="0" locked="0" layoutInCell="1" allowOverlap="1" wp14:anchorId="76579297" wp14:editId="4ECE1344">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5"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6720" behindDoc="0" locked="0" layoutInCell="1" allowOverlap="1" wp14:anchorId="4B9C8986" wp14:editId="52C5FA88">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6">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PSoC Creator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6207" behindDoc="0" locked="0" layoutInCell="1" allowOverlap="1" wp14:anchorId="30805560" wp14:editId="102923A7">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24BDE6FF" w:rsidR="00907AAD" w:rsidRPr="00C70617" w:rsidRDefault="00907AAD" w:rsidP="00C70617">
                            <w:pPr>
                              <w:pStyle w:val="Descripcin"/>
                              <w:ind w:firstLine="0"/>
                              <w:jc w:val="center"/>
                              <w:rPr>
                                <w:i w:val="0"/>
                                <w:noProof/>
                                <w:color w:val="000000" w:themeColor="text1"/>
                                <w:sz w:val="24"/>
                                <w:szCs w:val="24"/>
                              </w:rPr>
                            </w:pPr>
                            <w:bookmarkStart w:id="289" w:name="_Ref171492513"/>
                            <w:bookmarkStart w:id="290"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620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24BDE6FF" w:rsidR="00907AAD" w:rsidRPr="00C70617" w:rsidRDefault="00907AAD"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on-board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064F0D9D" w:rsidR="00C24DCB" w:rsidRDefault="00712536" w:rsidP="005A564F">
      <w:pPr>
        <w:pStyle w:val="Ttulo3"/>
        <w:numPr>
          <w:ilvl w:val="2"/>
          <w:numId w:val="1"/>
        </w:numPr>
        <w:rPr>
          <w:color w:val="000000" w:themeColor="text1"/>
        </w:rPr>
      </w:pPr>
      <w:bookmarkStart w:id="293" w:name="_Toc172884094"/>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shield”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r>
        <w:t xml:space="preserve">PSoC 4: incorporado mediante el agregado de dos conectores de una línea tipo “shield”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 xml:space="preserve">incorporado mediante el agregado de un conector de una línea tipo “shield”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paciente del tipo plug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7744" behindDoc="0" locked="0" layoutInCell="1" allowOverlap="1" wp14:anchorId="32D5DD33" wp14:editId="154974E5">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7">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KiCAD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footprint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para el cual también fue necesario el diseño de su footprint</w:t>
      </w:r>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09792" behindDoc="0" locked="0" layoutInCell="1" allowOverlap="1" wp14:anchorId="32F5B057" wp14:editId="3E1623A6">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6DF6855C" w:rsidR="00907AAD" w:rsidRPr="00B043C9" w:rsidRDefault="00907AAD" w:rsidP="00B043C9">
                            <w:pPr>
                              <w:pStyle w:val="Descripcin"/>
                              <w:ind w:firstLine="0"/>
                              <w:jc w:val="center"/>
                              <w:rPr>
                                <w:i w:val="0"/>
                                <w:noProof/>
                                <w:color w:val="000000" w:themeColor="text1"/>
                                <w:sz w:val="32"/>
                                <w:szCs w:val="24"/>
                              </w:rPr>
                            </w:pPr>
                            <w:bookmarkStart w:id="294" w:name="_Ref171421122"/>
                            <w:bookmarkStart w:id="295"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6DF6855C" w:rsidR="00907AAD" w:rsidRPr="00B043C9" w:rsidRDefault="00907AAD"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Comp (para el circuito del FSR), salidas IDAC_Neg e IAC_Pos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3104" behindDoc="0" locked="0" layoutInCell="1" allowOverlap="1" wp14:anchorId="6C8B4A52" wp14:editId="72626274">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0A0FAACA" w:rsidR="00907AAD" w:rsidRPr="00CC3835" w:rsidRDefault="00907AAD" w:rsidP="00CC3835">
                            <w:pPr>
                              <w:pStyle w:val="Descripcin"/>
                              <w:ind w:firstLine="0"/>
                              <w:rPr>
                                <w:i w:val="0"/>
                                <w:noProof/>
                                <w:color w:val="000000" w:themeColor="text1"/>
                                <w:sz w:val="32"/>
                                <w:szCs w:val="24"/>
                              </w:rPr>
                            </w:pPr>
                            <w:bookmarkStart w:id="298" w:name="_Ref171493244"/>
                            <w:bookmarkStart w:id="299"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0A0FAACA" w:rsidR="00907AAD" w:rsidRPr="00CC3835" w:rsidRDefault="00907AAD"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0816" behindDoc="0" locked="0" layoutInCell="1" allowOverlap="1" wp14:anchorId="6E3D421B" wp14:editId="43680376">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8">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3888" behindDoc="0" locked="0" layoutInCell="1" allowOverlap="1" wp14:anchorId="186A8243" wp14:editId="0859A182">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5186118D" w:rsidR="00907AAD" w:rsidRPr="00730FF4" w:rsidRDefault="00907AAD" w:rsidP="00730FF4">
                            <w:pPr>
                              <w:pStyle w:val="Descripcin"/>
                              <w:ind w:firstLine="0"/>
                              <w:jc w:val="center"/>
                              <w:rPr>
                                <w:i w:val="0"/>
                                <w:noProof/>
                                <w:color w:val="auto"/>
                                <w:sz w:val="32"/>
                                <w:szCs w:val="24"/>
                              </w:rPr>
                            </w:pPr>
                            <w:bookmarkStart w:id="302"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5186118D" w:rsidR="00907AAD" w:rsidRPr="00730FF4" w:rsidRDefault="00907AAD" w:rsidP="00730FF4">
                      <w:pPr>
                        <w:pStyle w:val="Descripcin"/>
                        <w:ind w:firstLine="0"/>
                        <w:jc w:val="center"/>
                        <w:rPr>
                          <w:i w:val="0"/>
                          <w:noProof/>
                          <w:color w:val="auto"/>
                          <w:sz w:val="32"/>
                          <w:szCs w:val="24"/>
                        </w:rPr>
                      </w:pPr>
                      <w:bookmarkStart w:id="303"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1840" behindDoc="0" locked="0" layoutInCell="1" allowOverlap="1" wp14:anchorId="4BF6EEC8" wp14:editId="7195B152">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59">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Bourns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6960" behindDoc="0" locked="0" layoutInCell="1" allowOverlap="1" wp14:anchorId="27689C54" wp14:editId="16C0805E">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CD0275" w:rsidR="00907AAD" w:rsidRPr="001D4617" w:rsidRDefault="00907AAD" w:rsidP="001D4617">
                            <w:pPr>
                              <w:pStyle w:val="Descripcin"/>
                              <w:ind w:firstLine="0"/>
                              <w:jc w:val="center"/>
                              <w:rPr>
                                <w:i w:val="0"/>
                                <w:noProof/>
                                <w:color w:val="auto"/>
                                <w:sz w:val="32"/>
                                <w:szCs w:val="24"/>
                              </w:rPr>
                            </w:pPr>
                            <w:bookmarkStart w:id="304" w:name="_Ref171428904"/>
                            <w:bookmarkStart w:id="305"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CD0275" w:rsidR="00907AAD" w:rsidRPr="001D4617" w:rsidRDefault="00907AAD" w:rsidP="001D4617">
                      <w:pPr>
                        <w:pStyle w:val="Descripcin"/>
                        <w:ind w:firstLine="0"/>
                        <w:jc w:val="center"/>
                        <w:rPr>
                          <w:i w:val="0"/>
                          <w:noProof/>
                          <w:color w:val="auto"/>
                          <w:sz w:val="32"/>
                          <w:szCs w:val="24"/>
                        </w:rPr>
                      </w:pPr>
                      <w:bookmarkStart w:id="306" w:name="_Ref171428904"/>
                      <w:bookmarkStart w:id="307"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4912" behindDoc="0" locked="0" layoutInCell="1" allowOverlap="1" wp14:anchorId="19DA754F" wp14:editId="72094713">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7984" behindDoc="0" locked="0" layoutInCell="1" allowOverlap="1" wp14:anchorId="58B921AD" wp14:editId="68F89531">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0032" behindDoc="0" locked="0" layoutInCell="1" allowOverlap="1" wp14:anchorId="5DFB8522" wp14:editId="23806B38">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2366CF0F" w:rsidR="00907AAD" w:rsidRPr="00D84C3D" w:rsidRDefault="00907AAD" w:rsidP="00D84C3D">
                            <w:pPr>
                              <w:pStyle w:val="Descripcin"/>
                              <w:ind w:firstLine="0"/>
                              <w:jc w:val="center"/>
                              <w:rPr>
                                <w:i w:val="0"/>
                                <w:noProof/>
                                <w:color w:val="000000" w:themeColor="text1"/>
                                <w:sz w:val="32"/>
                                <w:szCs w:val="24"/>
                              </w:rPr>
                            </w:pPr>
                            <w:bookmarkStart w:id="308" w:name="_Ref171430743"/>
                            <w:bookmarkStart w:id="309"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2366CF0F" w:rsidR="00907AAD" w:rsidRPr="00D84C3D" w:rsidRDefault="00907AAD" w:rsidP="00D84C3D">
                      <w:pPr>
                        <w:pStyle w:val="Descripcin"/>
                        <w:ind w:firstLine="0"/>
                        <w:jc w:val="center"/>
                        <w:rPr>
                          <w:i w:val="0"/>
                          <w:noProof/>
                          <w:color w:val="000000" w:themeColor="text1"/>
                          <w:sz w:val="32"/>
                          <w:szCs w:val="24"/>
                        </w:rPr>
                      </w:pPr>
                      <w:bookmarkStart w:id="310" w:name="_Ref171430743"/>
                      <w:bookmarkStart w:id="311"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59E09F58" w:rsidR="00597630" w:rsidRDefault="00597630" w:rsidP="005A564F">
      <w:pPr>
        <w:pStyle w:val="Ttulo2"/>
        <w:numPr>
          <w:ilvl w:val="1"/>
          <w:numId w:val="1"/>
        </w:numPr>
        <w:ind w:left="2552" w:right="2267" w:hanging="567"/>
      </w:pPr>
      <w:bookmarkStart w:id="312" w:name="_Toc172884095"/>
      <w:r>
        <w:lastRenderedPageBreak/>
        <w:t>Diseño y desarrollo del “Bloque B”: Fuente de Alimentación</w:t>
      </w:r>
      <w:bookmarkEnd w:id="312"/>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67A23178" w:rsidR="00615BD6" w:rsidRDefault="00615BD6" w:rsidP="005A564F">
      <w:pPr>
        <w:pStyle w:val="Ttulo3"/>
        <w:numPr>
          <w:ilvl w:val="2"/>
          <w:numId w:val="1"/>
        </w:numPr>
      </w:pPr>
      <w:bookmarkStart w:id="313" w:name="_Ref172837496"/>
      <w:bookmarkStart w:id="314" w:name="_Ref172837506"/>
      <w:bookmarkStart w:id="315" w:name="_Toc172884096"/>
      <w:r>
        <w:t>Análisis de requerimientos</w:t>
      </w:r>
      <w:bookmarkEnd w:id="313"/>
      <w:bookmarkEnd w:id="314"/>
      <w:bookmarkEnd w:id="315"/>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316" w:name="_Ref171791980"/>
      <w:bookmarkStart w:id="317" w:name="_Toc172884141"/>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316"/>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7"/>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r w:rsidRPr="00A874FD">
              <w:rPr>
                <w:b/>
                <w:i/>
              </w:rPr>
              <w:t>PSoC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xml:space="preserve">, se realizaron las mediciones con el Bloque A trabajando en el Estado 4, con la señal de electroestimulación al máximo valor del IDAC y la programación por defecto de FREQ. = 1111 Hz (TIc = 150 μs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18"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13,63 ± 0,56) mA</w:t>
            </w:r>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5 mW</w:t>
            </w:r>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60 mA</w:t>
            </w:r>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928 ± 70) μA</w:t>
            </w:r>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mW</w:t>
            </w:r>
          </w:p>
        </w:tc>
        <w:tc>
          <w:tcPr>
            <w:tcW w:w="1949" w:type="dxa"/>
          </w:tcPr>
          <w:p w14:paraId="2629D3C8"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1.182 ± 70) μA</w:t>
            </w:r>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r w:rsidRPr="00B95A15">
              <w:rPr>
                <w:color w:val="000000" w:themeColor="text1"/>
                <w:sz w:val="22"/>
              </w:rPr>
              <w:t>mW</w:t>
            </w:r>
          </w:p>
        </w:tc>
        <w:tc>
          <w:tcPr>
            <w:tcW w:w="1949" w:type="dxa"/>
          </w:tcPr>
          <w:p w14:paraId="0065EEEF"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bl>
    <w:p w14:paraId="18F6D2CD" w14:textId="4BDEBEE1" w:rsidR="00597630" w:rsidRPr="00DC4B94" w:rsidRDefault="00B95A15" w:rsidP="00DC4B94">
      <w:pPr>
        <w:pStyle w:val="Descripcin"/>
        <w:keepNext/>
        <w:jc w:val="center"/>
        <w:rPr>
          <w:i w:val="0"/>
          <w:color w:val="000000" w:themeColor="text1"/>
          <w:sz w:val="22"/>
        </w:rPr>
      </w:pPr>
      <w:bookmarkStart w:id="319" w:name="_Ref172294780"/>
      <w:bookmarkStart w:id="320" w:name="_Toc172884142"/>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318"/>
      <w:bookmarkEnd w:id="319"/>
      <w:r w:rsidRPr="00B95A15">
        <w:rPr>
          <w:color w:val="000000" w:themeColor="text1"/>
          <w:sz w:val="22"/>
        </w:rPr>
        <w:t>:</w:t>
      </w:r>
      <w:r w:rsidRPr="00B95A15">
        <w:rPr>
          <w:i w:val="0"/>
          <w:color w:val="000000" w:themeColor="text1"/>
          <w:sz w:val="22"/>
        </w:rPr>
        <w:t xml:space="preserve"> Consumos de subsistemas del Bloque A (Fuente: elaboración propia).</w:t>
      </w:r>
      <w:bookmarkEnd w:id="320"/>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P</w:t>
      </w:r>
      <w:r w:rsidRPr="00B95A15">
        <w:rPr>
          <w:vertAlign w:val="subscript"/>
        </w:rPr>
        <w:t>max</w:t>
      </w:r>
      <w:r>
        <w:t xml:space="preserve"> = 97,94 m</w:t>
      </w:r>
      <w:r w:rsidR="00F71BF8">
        <w:t>W. Ahora bien, esas mediciones s</w:t>
      </w:r>
      <w:r>
        <w:t xml:space="preserve">e han dado en los subsistemas que incluyen al PSoC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Ec.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y T = 900 us</w:t>
      </w:r>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907AAD"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907AAD"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abe resaltar que una I</w:t>
      </w:r>
      <w:r w:rsidRPr="00B95A15">
        <w:rPr>
          <w:vertAlign w:val="subscript"/>
          <w:lang w:val="es-AR"/>
        </w:rPr>
        <w:t>pos</w:t>
      </w:r>
      <w:r>
        <w:rPr>
          <w:lang w:val="es-AR"/>
        </w:rPr>
        <w:t xml:space="preserve"> = 2,94 mA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907AAD"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907AAD"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907AAD"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907AAD"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Ec.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907AAD"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907AAD"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FDF7B6F" w:rsidR="00615BD6" w:rsidRDefault="00615BD6" w:rsidP="005A564F">
      <w:pPr>
        <w:pStyle w:val="Ttulo3"/>
        <w:numPr>
          <w:ilvl w:val="2"/>
          <w:numId w:val="1"/>
        </w:numPr>
        <w:rPr>
          <w:color w:val="000000" w:themeColor="text1"/>
          <w:lang w:val="es-AR"/>
        </w:rPr>
      </w:pPr>
      <w:bookmarkStart w:id="321"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1"/>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824128" behindDoc="0" locked="0" layoutInCell="1" allowOverlap="1" wp14:anchorId="3BD2FBBE" wp14:editId="1B26C291">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2">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826176" behindDoc="0" locked="0" layoutInCell="1" allowOverlap="1" wp14:anchorId="3FFA8178" wp14:editId="192C2F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48C14882" w:rsidR="00907AAD" w:rsidRPr="00E85805" w:rsidRDefault="00907AAD" w:rsidP="00E85805">
                            <w:pPr>
                              <w:pStyle w:val="Descripcin"/>
                              <w:ind w:firstLine="0"/>
                              <w:jc w:val="center"/>
                              <w:rPr>
                                <w:i w:val="0"/>
                                <w:noProof/>
                                <w:color w:val="000000" w:themeColor="text1"/>
                                <w:sz w:val="32"/>
                                <w:szCs w:val="24"/>
                              </w:rPr>
                            </w:pPr>
                            <w:bookmarkStart w:id="322" w:name="_Ref171980224"/>
                            <w:bookmarkStart w:id="323" w:name="_Ref172155158"/>
                            <w:bookmarkStart w:id="324"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2"/>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3"/>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48C14882" w:rsidR="00907AAD" w:rsidRPr="00E85805" w:rsidRDefault="00907AAD" w:rsidP="00E85805">
                      <w:pPr>
                        <w:pStyle w:val="Descripcin"/>
                        <w:ind w:firstLine="0"/>
                        <w:jc w:val="center"/>
                        <w:rPr>
                          <w:i w:val="0"/>
                          <w:noProof/>
                          <w:color w:val="000000" w:themeColor="text1"/>
                          <w:sz w:val="32"/>
                          <w:szCs w:val="24"/>
                        </w:rPr>
                      </w:pPr>
                      <w:bookmarkStart w:id="325" w:name="_Ref171980224"/>
                      <w:bookmarkStart w:id="326" w:name="_Ref172155158"/>
                      <w:bookmarkStart w:id="327"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5"/>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6"/>
                      <w:bookmarkEnd w:id="327"/>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r w:rsidR="00847E89" w:rsidRPr="002E1678">
        <w:rPr>
          <w:i/>
          <w:lang w:val="es-AR"/>
        </w:rPr>
        <w:t>Switch-Mode Power Supply</w:t>
      </w:r>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Convertidores Buck</w:t>
      </w:r>
      <w:r w:rsidR="00A92E65">
        <w:rPr>
          <w:i/>
          <w:lang w:val="es-AR"/>
        </w:rPr>
        <w:t xml:space="preserve"> o Step-down</w:t>
      </w:r>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r>
        <w:rPr>
          <w:i/>
          <w:lang w:val="es-AR"/>
        </w:rPr>
        <w:t>Boost</w:t>
      </w:r>
      <w:r w:rsidR="00A92E65">
        <w:rPr>
          <w:i/>
          <w:lang w:val="es-AR"/>
        </w:rPr>
        <w:t xml:space="preserve"> o Step-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Convertidores Buck</w:t>
      </w:r>
      <w:r>
        <w:rPr>
          <w:i/>
          <w:lang w:val="es-AR"/>
        </w:rPr>
        <w:t>-</w:t>
      </w:r>
      <w:r w:rsidRPr="0023521C">
        <w:rPr>
          <w:i/>
          <w:lang w:val="es-AR"/>
        </w:rPr>
        <w:t xml:space="preserve"> </w:t>
      </w:r>
      <w:r>
        <w:rPr>
          <w:i/>
          <w:lang w:val="es-AR"/>
        </w:rPr>
        <w:t>Boost</w:t>
      </w:r>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flyback</w:t>
      </w:r>
      <w:r w:rsidR="0099289C">
        <w:rPr>
          <w:lang w:val="es-AR"/>
        </w:rPr>
        <w:t xml:space="preserve"> (</w:t>
      </w:r>
      <w:r w:rsidR="0099289C" w:rsidRPr="0099289C">
        <w:rPr>
          <w:i/>
          <w:lang w:val="es-AR"/>
        </w:rPr>
        <w:t>Reductores y elevadores con aislación galvánica y multisalidas</w:t>
      </w:r>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827200" behindDoc="0" locked="0" layoutInCell="1" allowOverlap="1" wp14:anchorId="22F832BA" wp14:editId="3FCBC5CF">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3">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829248" behindDoc="0" locked="0" layoutInCell="1" allowOverlap="1" wp14:anchorId="2767A5A4" wp14:editId="35202378">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6D61C53F" w:rsidR="00907AAD" w:rsidRPr="00C47F7E" w:rsidRDefault="00907AAD" w:rsidP="00A92E65">
                            <w:pPr>
                              <w:pStyle w:val="Descripcin"/>
                              <w:ind w:firstLine="0"/>
                              <w:jc w:val="center"/>
                              <w:rPr>
                                <w:i w:val="0"/>
                                <w:noProof/>
                                <w:color w:val="000000" w:themeColor="text1"/>
                                <w:sz w:val="32"/>
                                <w:szCs w:val="24"/>
                              </w:rPr>
                            </w:pPr>
                            <w:bookmarkStart w:id="328" w:name="_Ref172036279"/>
                            <w:bookmarkStart w:id="329"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8"/>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78" type="#_x0000_t202" style="position:absolute;left:0;text-align:left;margin-left:0;margin-top:7.8pt;width:434.25pt;height:15.75pt;z-index:251829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6D61C53F" w:rsidR="00907AAD" w:rsidRPr="00C47F7E" w:rsidRDefault="00907AAD" w:rsidP="00A92E65">
                      <w:pPr>
                        <w:pStyle w:val="Descripcin"/>
                        <w:ind w:firstLine="0"/>
                        <w:jc w:val="center"/>
                        <w:rPr>
                          <w:i w:val="0"/>
                          <w:noProof/>
                          <w:color w:val="000000" w:themeColor="text1"/>
                          <w:sz w:val="32"/>
                          <w:szCs w:val="24"/>
                        </w:rPr>
                      </w:pPr>
                      <w:bookmarkStart w:id="330" w:name="_Ref172036279"/>
                      <w:bookmarkStart w:id="331"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0"/>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1"/>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Buck o Step-down)</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830272" behindDoc="0" locked="0" layoutInCell="1" allowOverlap="1" wp14:anchorId="1799821D" wp14:editId="45179FE7">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4">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Buck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832320" behindDoc="0" locked="0" layoutInCell="1" allowOverlap="1" wp14:anchorId="5C1FF369" wp14:editId="1AB51F3D">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482E2014" w:rsidR="00907AAD" w:rsidRPr="00635545" w:rsidRDefault="00907AAD" w:rsidP="00635545">
                            <w:pPr>
                              <w:pStyle w:val="Descripcin"/>
                              <w:ind w:firstLine="0"/>
                              <w:jc w:val="center"/>
                              <w:rPr>
                                <w:i w:val="0"/>
                                <w:color w:val="000000" w:themeColor="text1"/>
                                <w:sz w:val="32"/>
                                <w:szCs w:val="24"/>
                              </w:rPr>
                            </w:pPr>
                            <w:bookmarkStart w:id="332" w:name="_Ref172037540"/>
                            <w:bookmarkStart w:id="333"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2"/>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4.3pt;margin-top:15.65pt;width:373.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482E2014" w:rsidR="00907AAD" w:rsidRPr="00635545" w:rsidRDefault="00907AAD" w:rsidP="00635545">
                      <w:pPr>
                        <w:pStyle w:val="Descripcin"/>
                        <w:ind w:firstLine="0"/>
                        <w:jc w:val="center"/>
                        <w:rPr>
                          <w:i w:val="0"/>
                          <w:color w:val="000000" w:themeColor="text1"/>
                          <w:sz w:val="32"/>
                          <w:szCs w:val="24"/>
                        </w:rPr>
                      </w:pPr>
                      <w:bookmarkStart w:id="334" w:name="_Ref172037540"/>
                      <w:bookmarkStart w:id="335"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4"/>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35"/>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que produce una tensión media reducida. El interruptor S es controlado por un modulador de ancho de pulso y se enciende y apaga a la frecuencia de conmutación f</w:t>
      </w:r>
      <w:r w:rsidR="00B4511C" w:rsidRPr="00C157B4">
        <w:rPr>
          <w:vertAlign w:val="subscript"/>
          <w:lang w:val="es-AR"/>
        </w:rPr>
        <w:t>s</w:t>
      </w:r>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r w:rsidRPr="00C157B4">
        <w:rPr>
          <w:rStyle w:val="katex-mathml"/>
          <w:i/>
        </w:rPr>
        <w:t>t</w:t>
      </w:r>
      <w:r w:rsidR="00B4511C" w:rsidRPr="00C157B4">
        <w:rPr>
          <w:rStyle w:val="katex-mathml"/>
          <w:i/>
          <w:vertAlign w:val="subscript"/>
        </w:rPr>
        <w:t>off</w:t>
      </w:r>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r>
        <w:t>Vo</w:t>
      </w:r>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r w:rsidR="00B4511C">
        <w:rPr>
          <w:rStyle w:val="katex-mathml"/>
        </w:rPr>
        <w:t>Io</w:t>
      </w:r>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B</w:t>
      </w:r>
      <w:r>
        <w:rPr>
          <w:i/>
          <w:u w:val="single"/>
          <w:lang w:val="es-AR"/>
        </w:rPr>
        <w:t>oost</w:t>
      </w:r>
      <w:r w:rsidRPr="002464E8">
        <w:rPr>
          <w:i/>
          <w:u w:val="single"/>
          <w:lang w:val="es-AR"/>
        </w:rPr>
        <w:t xml:space="preserve"> o S</w:t>
      </w:r>
      <w:r>
        <w:rPr>
          <w:i/>
          <w:u w:val="single"/>
          <w:lang w:val="es-AR"/>
        </w:rPr>
        <w:t>tep-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Realizando un paralelismo con su nombre como en el caso del convertidor Buck,</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convertidor Boost</w:t>
      </w:r>
      <w:r w:rsidR="00C157B4">
        <w:rPr>
          <w:lang w:val="es-AR"/>
        </w:rPr>
        <w:t xml:space="preserve"> con sus componentes </w:t>
      </w:r>
      <w:r w:rsidR="00B33848">
        <w:rPr>
          <w:i/>
          <w:noProof/>
          <w:u w:val="single"/>
          <w:lang w:val="es-AR"/>
        </w:rPr>
        <w:drawing>
          <wp:anchor distT="0" distB="0" distL="114300" distR="114300" simplePos="0" relativeHeight="251833344" behindDoc="0" locked="0" layoutInCell="1" allowOverlap="1" wp14:anchorId="28C66C5A" wp14:editId="7954F392">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5">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835392" behindDoc="0" locked="0" layoutInCell="1" allowOverlap="1" wp14:anchorId="7831AE15" wp14:editId="15B2CB3F">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0D6CB4B6" w:rsidR="00907AAD" w:rsidRPr="00BE16F7" w:rsidRDefault="00907AAD" w:rsidP="00BE16F7">
                            <w:pPr>
                              <w:pStyle w:val="Descripcin"/>
                              <w:ind w:firstLine="0"/>
                              <w:jc w:val="center"/>
                              <w:rPr>
                                <w:i w:val="0"/>
                                <w:noProof/>
                                <w:color w:val="000000" w:themeColor="text1"/>
                                <w:sz w:val="32"/>
                                <w:szCs w:val="24"/>
                                <w:u w:val="single"/>
                              </w:rPr>
                            </w:pPr>
                            <w:bookmarkStart w:id="336" w:name="_Ref172076693"/>
                            <w:bookmarkStart w:id="337"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6"/>
                            <w:r w:rsidRPr="00BE16F7">
                              <w:rPr>
                                <w:color w:val="000000" w:themeColor="text1"/>
                                <w:sz w:val="22"/>
                              </w:rPr>
                              <w:t>:</w:t>
                            </w:r>
                            <w:r w:rsidRPr="00BE16F7">
                              <w:rPr>
                                <w:i w:val="0"/>
                                <w:color w:val="000000" w:themeColor="text1"/>
                                <w:sz w:val="22"/>
                              </w:rPr>
                              <w:t xml:space="preserve"> Circuito básico de una convertidor Boost (Fuente: referencia [49]).</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9.5pt;margin-top:17.8pt;width:410.3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0D6CB4B6" w:rsidR="00907AAD" w:rsidRPr="00BE16F7" w:rsidRDefault="00907AAD" w:rsidP="00BE16F7">
                      <w:pPr>
                        <w:pStyle w:val="Descripcin"/>
                        <w:ind w:firstLine="0"/>
                        <w:jc w:val="center"/>
                        <w:rPr>
                          <w:i w:val="0"/>
                          <w:noProof/>
                          <w:color w:val="000000" w:themeColor="text1"/>
                          <w:sz w:val="32"/>
                          <w:szCs w:val="24"/>
                          <w:u w:val="single"/>
                        </w:rPr>
                      </w:pPr>
                      <w:bookmarkStart w:id="338" w:name="_Ref172076693"/>
                      <w:bookmarkStart w:id="339"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8"/>
                      <w:r w:rsidRPr="00BE16F7">
                        <w:rPr>
                          <w:color w:val="000000" w:themeColor="text1"/>
                          <w:sz w:val="22"/>
                        </w:rPr>
                        <w:t>:</w:t>
                      </w:r>
                      <w:r w:rsidRPr="00BE16F7">
                        <w:rPr>
                          <w:i w:val="0"/>
                          <w:color w:val="000000" w:themeColor="text1"/>
                          <w:sz w:val="22"/>
                        </w:rPr>
                        <w:t xml:space="preserve"> Circuito básico de una convertidor Boost (Fuente: referencia [49]).</w:t>
                      </w:r>
                      <w:bookmarkEnd w:id="339"/>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r w:rsidR="003D58EF">
        <w:rPr>
          <w:rStyle w:val="katex-mathml"/>
        </w:rPr>
        <w:t>Vo</w:t>
      </w:r>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r>
        <w:rPr>
          <w:rStyle w:val="katex-mathml"/>
        </w:rPr>
        <w:t>V</w:t>
      </w:r>
      <w:r w:rsidR="00BE0D48">
        <w:rPr>
          <w:rStyle w:val="katex-mathml"/>
        </w:rPr>
        <w:t xml:space="preserve">o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V</w:t>
      </w:r>
      <w:r w:rsidR="00BE0D48">
        <w:rPr>
          <w:rStyle w:val="katex-mathml"/>
        </w:rPr>
        <w:t>o</w:t>
      </w:r>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Vo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B</w:t>
      </w:r>
      <w:r>
        <w:rPr>
          <w:i/>
          <w:u w:val="single"/>
          <w:lang w:val="es-AR"/>
        </w:rPr>
        <w:t>uck-</w:t>
      </w:r>
      <w:r w:rsidRPr="002464E8">
        <w:rPr>
          <w:i/>
          <w:u w:val="single"/>
          <w:lang w:val="es-AR"/>
        </w:rPr>
        <w:t>B</w:t>
      </w:r>
      <w:r>
        <w:rPr>
          <w:i/>
          <w:u w:val="single"/>
          <w:lang w:val="es-AR"/>
        </w:rPr>
        <w:t>oost</w:t>
      </w:r>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l caso del convertidor Buck</w:t>
      </w:r>
      <w:r>
        <w:rPr>
          <w:lang w:val="es-AR"/>
        </w:rPr>
        <w:t>-Boost</w:t>
      </w:r>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r w:rsidRPr="003D58EF">
        <w:rPr>
          <w:lang w:val="es-AR"/>
        </w:rPr>
        <w:t>Buck</w:t>
      </w:r>
      <w:r>
        <w:rPr>
          <w:lang w:val="es-AR"/>
        </w:rPr>
        <w:t>-Boost</w:t>
      </w:r>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836416" behindDoc="0" locked="0" layoutInCell="1" allowOverlap="1" wp14:anchorId="793E865C" wp14:editId="7CFF90B3">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6">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8464" behindDoc="0" locked="0" layoutInCell="1" allowOverlap="1" wp14:anchorId="1095CFE8" wp14:editId="41E0E61E">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7A91423" w:rsidR="00907AAD" w:rsidRPr="00A00EA9" w:rsidRDefault="00907AAD" w:rsidP="00A00EA9">
                            <w:pPr>
                              <w:pStyle w:val="Descripcin"/>
                              <w:ind w:firstLine="0"/>
                              <w:jc w:val="center"/>
                              <w:rPr>
                                <w:i w:val="0"/>
                                <w:noProof/>
                                <w:color w:val="000000" w:themeColor="text1"/>
                                <w:sz w:val="32"/>
                                <w:szCs w:val="24"/>
                                <w:u w:val="single"/>
                              </w:rPr>
                            </w:pPr>
                            <w:bookmarkStart w:id="340" w:name="_Ref172078327"/>
                            <w:bookmarkStart w:id="341"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0"/>
                            <w:r w:rsidRPr="00A00EA9">
                              <w:rPr>
                                <w:color w:val="000000" w:themeColor="text1"/>
                                <w:sz w:val="22"/>
                              </w:rPr>
                              <w:t>:</w:t>
                            </w:r>
                            <w:r w:rsidRPr="00A00EA9">
                              <w:rPr>
                                <w:i w:val="0"/>
                                <w:color w:val="000000" w:themeColor="text1"/>
                                <w:sz w:val="22"/>
                              </w:rPr>
                              <w:t xml:space="preserve"> Circuito básico de un convertidor Buck-Boost (Fuente: referencia [49]).</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7A91423" w:rsidR="00907AAD" w:rsidRPr="00A00EA9" w:rsidRDefault="00907AAD" w:rsidP="00A00EA9">
                      <w:pPr>
                        <w:pStyle w:val="Descripcin"/>
                        <w:ind w:firstLine="0"/>
                        <w:jc w:val="center"/>
                        <w:rPr>
                          <w:i w:val="0"/>
                          <w:noProof/>
                          <w:color w:val="000000" w:themeColor="text1"/>
                          <w:sz w:val="32"/>
                          <w:szCs w:val="24"/>
                          <w:u w:val="single"/>
                        </w:rPr>
                      </w:pPr>
                      <w:bookmarkStart w:id="342" w:name="_Ref172078327"/>
                      <w:bookmarkStart w:id="343"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2"/>
                      <w:r w:rsidRPr="00A00EA9">
                        <w:rPr>
                          <w:color w:val="000000" w:themeColor="text1"/>
                          <w:sz w:val="22"/>
                        </w:rPr>
                        <w:t>:</w:t>
                      </w:r>
                      <w:r w:rsidRPr="00A00EA9">
                        <w:rPr>
                          <w:i w:val="0"/>
                          <w:color w:val="000000" w:themeColor="text1"/>
                          <w:sz w:val="22"/>
                        </w:rPr>
                        <w:t xml:space="preserve"> Circuito básico de un convertidor Buck-Boost (Fuente: referencia [49]).</w:t>
                      </w:r>
                      <w:bookmarkEnd w:id="343"/>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Vo</w:t>
      </w:r>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Vo</w:t>
      </w:r>
      <w:r w:rsidR="005943F1" w:rsidRPr="00A00EA9">
        <w:t xml:space="preserve"> </w:t>
      </w:r>
      <w:r w:rsidRPr="00A00EA9">
        <w:t>​</w:t>
      </w:r>
      <w:r>
        <w:t xml:space="preserve"> </w:t>
      </w:r>
      <w:r w:rsidR="005943F1">
        <w:t>disminuyendo su</w:t>
      </w:r>
      <w:r>
        <w:t xml:space="preserve"> corriente linealmente con una pendiente de </w:t>
      </w:r>
      <w:r w:rsidR="005943F1">
        <w:t>−Vo</w:t>
      </w:r>
      <w:r w:rsidRPr="00A00EA9">
        <w:t>/L</w:t>
      </w:r>
      <w:r w:rsidR="00112643">
        <w:t xml:space="preserve"> y l</w:t>
      </w:r>
      <w:r>
        <w:t>a tensión a través del interruptor</w:t>
      </w:r>
      <w:r w:rsidR="005943F1">
        <w:t xml:space="preserve"> S será</w:t>
      </w:r>
      <w:r>
        <w:t xml:space="preserve"> </w:t>
      </w:r>
      <w:r w:rsidRPr="00A00EA9">
        <w:t>V</w:t>
      </w:r>
      <w:r w:rsidRPr="005943F1">
        <w:rPr>
          <w:vertAlign w:val="subscript"/>
        </w:rPr>
        <w:t>I</w:t>
      </w:r>
      <w:r w:rsidRPr="00A00EA9">
        <w:t>+</w:t>
      </w:r>
      <w:r w:rsidR="005943F1">
        <w:t>Vo</w:t>
      </w:r>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Conversores Flayback:</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839488" behindDoc="0" locked="0" layoutInCell="1" allowOverlap="1" wp14:anchorId="477707BF" wp14:editId="06682C36">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7">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r w:rsidR="00EA165C">
        <w:t>Flyback</w:t>
      </w:r>
      <w:r w:rsidR="00EA165C" w:rsidRPr="00EA165C">
        <w:t xml:space="preserve"> </w:t>
      </w:r>
      <w:r w:rsidR="00EA165C">
        <w:t>tiene el mismo principio de funcionamiento que el Convertidor Buck-Boost</w:t>
      </w:r>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r w:rsidR="00EA165C">
        <w:t>Flyback</w:t>
      </w:r>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1536" behindDoc="0" locked="0" layoutInCell="1" allowOverlap="1" wp14:anchorId="21D44E1A" wp14:editId="78E40263">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7F0D4074" w:rsidR="00907AAD" w:rsidRPr="0093436D" w:rsidRDefault="00907AAD" w:rsidP="0093436D">
                            <w:pPr>
                              <w:pStyle w:val="Descripcin"/>
                              <w:ind w:firstLine="0"/>
                              <w:jc w:val="center"/>
                              <w:rPr>
                                <w:i w:val="0"/>
                                <w:noProof/>
                                <w:color w:val="000000" w:themeColor="text1"/>
                                <w:sz w:val="32"/>
                                <w:szCs w:val="24"/>
                              </w:rPr>
                            </w:pPr>
                            <w:bookmarkStart w:id="344" w:name="_Ref172112899"/>
                            <w:bookmarkStart w:id="345"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4"/>
                            <w:r w:rsidRPr="0093436D">
                              <w:rPr>
                                <w:color w:val="000000" w:themeColor="text1"/>
                                <w:sz w:val="22"/>
                              </w:rPr>
                              <w:t>:</w:t>
                            </w:r>
                            <w:r w:rsidRPr="0093436D">
                              <w:rPr>
                                <w:i w:val="0"/>
                                <w:color w:val="000000" w:themeColor="text1"/>
                                <w:sz w:val="22"/>
                              </w:rPr>
                              <w:t xml:space="preserve"> Circuito básico de un convertidor Flyback (Fuente: referencia [49]).</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2" type="#_x0000_t202" style="position:absolute;left:0;text-align:left;margin-left:62.55pt;margin-top:4.25pt;width:394.15pt;height:18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7F0D4074" w:rsidR="00907AAD" w:rsidRPr="0093436D" w:rsidRDefault="00907AAD" w:rsidP="0093436D">
                      <w:pPr>
                        <w:pStyle w:val="Descripcin"/>
                        <w:ind w:firstLine="0"/>
                        <w:jc w:val="center"/>
                        <w:rPr>
                          <w:i w:val="0"/>
                          <w:noProof/>
                          <w:color w:val="000000" w:themeColor="text1"/>
                          <w:sz w:val="32"/>
                          <w:szCs w:val="24"/>
                        </w:rPr>
                      </w:pPr>
                      <w:bookmarkStart w:id="346" w:name="_Ref172112899"/>
                      <w:bookmarkStart w:id="347"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6"/>
                      <w:r w:rsidRPr="0093436D">
                        <w:rPr>
                          <w:color w:val="000000" w:themeColor="text1"/>
                          <w:sz w:val="22"/>
                        </w:rPr>
                        <w:t>:</w:t>
                      </w:r>
                      <w:r w:rsidRPr="0093436D">
                        <w:rPr>
                          <w:i w:val="0"/>
                          <w:color w:val="000000" w:themeColor="text1"/>
                          <w:sz w:val="22"/>
                        </w:rPr>
                        <w:t xml:space="preserve"> Circuito básico de un convertidor Flyback (Fuente: referencia [49]).</w:t>
                      </w:r>
                      <w:bookmarkEnd w:id="347"/>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El convertidor flyback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s ideales debería ser senoidal,</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onda senoidales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semi-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842560" behindDoc="0" locked="0" layoutInCell="1" allowOverlap="1" wp14:anchorId="119E06C8" wp14:editId="5C1C34C9">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68">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844608" behindDoc="0" locked="0" layoutInCell="1" allowOverlap="1" wp14:anchorId="6E3B2B3A" wp14:editId="7C3190D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1A579BA8" w:rsidR="00907AAD" w:rsidRPr="00905C06" w:rsidRDefault="00907AAD" w:rsidP="00905C06">
                            <w:pPr>
                              <w:pStyle w:val="Descripcin"/>
                              <w:ind w:firstLine="0"/>
                              <w:jc w:val="center"/>
                              <w:rPr>
                                <w:i w:val="0"/>
                                <w:color w:val="000000" w:themeColor="text1"/>
                                <w:sz w:val="32"/>
                                <w:szCs w:val="24"/>
                              </w:rPr>
                            </w:pPr>
                            <w:bookmarkStart w:id="348" w:name="_Ref172121238"/>
                            <w:bookmarkStart w:id="349"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8"/>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3" type="#_x0000_t202" style="position:absolute;left:0;text-align:left;margin-left:383.35pt;margin-top:1.15pt;width:434.55pt;height:27.75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1A579BA8" w:rsidR="00907AAD" w:rsidRPr="00905C06" w:rsidRDefault="00907AAD" w:rsidP="00905C06">
                      <w:pPr>
                        <w:pStyle w:val="Descripcin"/>
                        <w:ind w:firstLine="0"/>
                        <w:jc w:val="center"/>
                        <w:rPr>
                          <w:i w:val="0"/>
                          <w:color w:val="000000" w:themeColor="text1"/>
                          <w:sz w:val="32"/>
                          <w:szCs w:val="24"/>
                        </w:rPr>
                      </w:pPr>
                      <w:bookmarkStart w:id="350" w:name="_Ref172121238"/>
                      <w:bookmarkStart w:id="351"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0"/>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51"/>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troceadores” o “choppers”. Cuando el transistor Q1 se enciende</w:t>
      </w:r>
      <w:r w:rsidR="0070296D">
        <w:t xml:space="preserve"> (con Q2 abierto/apagado)</w:t>
      </w:r>
      <w:r>
        <w:t xml:space="preserve"> durante un tiempo T</w:t>
      </w:r>
      <w:r w:rsidR="00E829FA">
        <w:t>/2, el voltaje instantáneo Vo</w:t>
      </w:r>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Vb.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una polaridad negativa en Va y positiva en Vb</w:t>
      </w:r>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845632" behindDoc="0" locked="0" layoutInCell="1" allowOverlap="1" wp14:anchorId="5796B6CD" wp14:editId="168AB459">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69"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F</w:t>
      </w:r>
      <w:r w:rsidR="00C35808">
        <w:t>lyback.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mA</w:t>
      </w:r>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7680" behindDoc="0" locked="0" layoutInCell="1" allowOverlap="1" wp14:anchorId="378A7D0F" wp14:editId="34C87532">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71BB3B83" w:rsidR="00907AAD" w:rsidRPr="00467074" w:rsidRDefault="00907AAD" w:rsidP="00DB021E">
                            <w:pPr>
                              <w:pStyle w:val="Descripcin"/>
                              <w:ind w:left="567" w:right="570" w:firstLine="0"/>
                              <w:jc w:val="center"/>
                              <w:rPr>
                                <w:i w:val="0"/>
                                <w:noProof/>
                                <w:color w:val="000000" w:themeColor="text1"/>
                                <w:sz w:val="32"/>
                                <w:szCs w:val="24"/>
                              </w:rPr>
                            </w:pPr>
                            <w:bookmarkStart w:id="352" w:name="_Ref172143256"/>
                            <w:bookmarkStart w:id="353"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2"/>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0;margin-top:9.8pt;width:481.9pt;height:.05pt;z-index:251847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71BB3B83" w:rsidR="00907AAD" w:rsidRPr="00467074" w:rsidRDefault="00907AAD" w:rsidP="00DB021E">
                      <w:pPr>
                        <w:pStyle w:val="Descripcin"/>
                        <w:ind w:left="567" w:right="570" w:firstLine="0"/>
                        <w:jc w:val="center"/>
                        <w:rPr>
                          <w:i w:val="0"/>
                          <w:noProof/>
                          <w:color w:val="000000" w:themeColor="text1"/>
                          <w:sz w:val="32"/>
                          <w:szCs w:val="24"/>
                        </w:rPr>
                      </w:pPr>
                      <w:bookmarkStart w:id="354" w:name="_Ref172143256"/>
                      <w:bookmarkStart w:id="355"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4"/>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5"/>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Además las tensiones a las que son sometidas los transistores son menores que las de semi-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Vbat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semi-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diversos métodos para le generación de los disparos de los transistores tales como; osciladores astables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54A0EF3" w:rsidR="009F541C" w:rsidRDefault="006D09CE" w:rsidP="007B4E2A">
      <w:pPr>
        <w:pStyle w:val="Ttulo3"/>
        <w:numPr>
          <w:ilvl w:val="2"/>
          <w:numId w:val="1"/>
        </w:numPr>
        <w:rPr>
          <w:color w:val="000000" w:themeColor="text1"/>
          <w:lang w:val="es-AR"/>
        </w:rPr>
      </w:pPr>
      <w:bookmarkStart w:id="356" w:name="_Toc172884098"/>
      <w:r>
        <w:rPr>
          <w:color w:val="000000" w:themeColor="text1"/>
          <w:lang w:val="es-AR"/>
        </w:rPr>
        <w:t>Diseño por etapas funcionales</w:t>
      </w:r>
      <w:bookmarkEnd w:id="356"/>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848704" behindDoc="0" locked="0" layoutInCell="1" allowOverlap="1" wp14:anchorId="27EC3473" wp14:editId="4C1C0010">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0">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0752" behindDoc="0" locked="0" layoutInCell="1" allowOverlap="1" wp14:anchorId="2D71909F" wp14:editId="26501908">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1CA17852" w:rsidR="00907AAD" w:rsidRPr="009E7E3D" w:rsidRDefault="00907AAD" w:rsidP="009E7E3D">
                            <w:pPr>
                              <w:pStyle w:val="Descripcin"/>
                              <w:ind w:firstLine="0"/>
                              <w:jc w:val="center"/>
                              <w:rPr>
                                <w:i w:val="0"/>
                                <w:noProof/>
                                <w:color w:val="000000" w:themeColor="text1"/>
                                <w:sz w:val="32"/>
                                <w:szCs w:val="24"/>
                              </w:rPr>
                            </w:pPr>
                            <w:bookmarkStart w:id="357" w:name="_Ref172296410"/>
                            <w:bookmarkStart w:id="358"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7"/>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pt;margin-top:8.85pt;width:391.1pt;height:.05pt;z-index:251850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1CA17852" w:rsidR="00907AAD" w:rsidRPr="009E7E3D" w:rsidRDefault="00907AAD" w:rsidP="009E7E3D">
                      <w:pPr>
                        <w:pStyle w:val="Descripcin"/>
                        <w:ind w:firstLine="0"/>
                        <w:jc w:val="center"/>
                        <w:rPr>
                          <w:i w:val="0"/>
                          <w:noProof/>
                          <w:color w:val="000000" w:themeColor="text1"/>
                          <w:sz w:val="32"/>
                          <w:szCs w:val="24"/>
                        </w:rPr>
                      </w:pPr>
                      <w:bookmarkStart w:id="359" w:name="_Ref172296410"/>
                      <w:bookmarkStart w:id="360"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9"/>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0"/>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851776" behindDoc="0" locked="0" layoutInCell="1" allowOverlap="1" wp14:anchorId="7B81D50E" wp14:editId="0D97B2DE">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1">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853824" behindDoc="0" locked="0" layoutInCell="1" allowOverlap="1" wp14:anchorId="77C89B07" wp14:editId="251F4F47">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1006118D" w:rsidR="00907AAD" w:rsidRPr="00980A27" w:rsidRDefault="00907AAD" w:rsidP="00980A27">
                            <w:pPr>
                              <w:pStyle w:val="Descripcin"/>
                              <w:ind w:firstLine="0"/>
                              <w:jc w:val="center"/>
                              <w:rPr>
                                <w:i w:val="0"/>
                                <w:noProof/>
                                <w:color w:val="000000" w:themeColor="text1"/>
                                <w:sz w:val="32"/>
                                <w:szCs w:val="24"/>
                              </w:rPr>
                            </w:pPr>
                            <w:bookmarkStart w:id="361" w:name="_Ref172473019"/>
                            <w:bookmarkStart w:id="362"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1"/>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86" type="#_x0000_t202" style="position:absolute;left:0;text-align:left;margin-left:430.7pt;margin-top:26pt;width:481.9pt;height:31.5pt;z-index:251853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1006118D" w:rsidR="00907AAD" w:rsidRPr="00980A27" w:rsidRDefault="00907AAD" w:rsidP="00980A27">
                      <w:pPr>
                        <w:pStyle w:val="Descripcin"/>
                        <w:ind w:firstLine="0"/>
                        <w:jc w:val="center"/>
                        <w:rPr>
                          <w:i w:val="0"/>
                          <w:noProof/>
                          <w:color w:val="000000" w:themeColor="text1"/>
                          <w:sz w:val="32"/>
                          <w:szCs w:val="24"/>
                        </w:rPr>
                      </w:pPr>
                      <w:bookmarkStart w:id="363" w:name="_Ref172473019"/>
                      <w:bookmarkStart w:id="364"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3"/>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4"/>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semi-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54848" behindDoc="0" locked="0" layoutInCell="1" allowOverlap="1" wp14:anchorId="3B3DCB9A" wp14:editId="635DEE33">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2">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6896" behindDoc="0" locked="0" layoutInCell="1" allowOverlap="1" wp14:anchorId="3D63F0A8" wp14:editId="1C9FE827">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6C18364D" w:rsidR="00907AAD" w:rsidRPr="00C303B3" w:rsidRDefault="00907AAD" w:rsidP="00C303B3">
                            <w:pPr>
                              <w:pStyle w:val="Descripcin"/>
                              <w:ind w:firstLine="0"/>
                              <w:rPr>
                                <w:i w:val="0"/>
                                <w:noProof/>
                                <w:color w:val="000000" w:themeColor="text1"/>
                                <w:sz w:val="32"/>
                                <w:szCs w:val="24"/>
                              </w:rPr>
                            </w:pPr>
                            <w:bookmarkStart w:id="365" w:name="_Ref172335352"/>
                            <w:bookmarkStart w:id="366"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5"/>
                            <w:r w:rsidRPr="00C303B3">
                              <w:rPr>
                                <w:color w:val="000000" w:themeColor="text1"/>
                                <w:sz w:val="22"/>
                              </w:rPr>
                              <w:t>:</w:t>
                            </w:r>
                            <w:r w:rsidRPr="00C303B3">
                              <w:rPr>
                                <w:i w:val="0"/>
                                <w:color w:val="000000" w:themeColor="text1"/>
                                <w:sz w:val="22"/>
                              </w:rPr>
                              <w:t xml:space="preserve"> Diagrama interno del SG3525 (Fuente: Hojas de Datos del componente).</w:t>
                            </w:r>
                            <w:bookmarkEnd w:id="3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4.45pt;margin-top:18.55pt;width:378.8pt;height:.05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6C18364D" w:rsidR="00907AAD" w:rsidRPr="00C303B3" w:rsidRDefault="00907AAD" w:rsidP="00C303B3">
                      <w:pPr>
                        <w:pStyle w:val="Descripcin"/>
                        <w:ind w:firstLine="0"/>
                        <w:rPr>
                          <w:i w:val="0"/>
                          <w:noProof/>
                          <w:color w:val="000000" w:themeColor="text1"/>
                          <w:sz w:val="32"/>
                          <w:szCs w:val="24"/>
                        </w:rPr>
                      </w:pPr>
                      <w:bookmarkStart w:id="367" w:name="_Ref172335352"/>
                      <w:bookmarkStart w:id="368"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7"/>
                      <w:r w:rsidRPr="00C303B3">
                        <w:rPr>
                          <w:color w:val="000000" w:themeColor="text1"/>
                          <w:sz w:val="22"/>
                        </w:rPr>
                        <w:t>:</w:t>
                      </w:r>
                      <w:r w:rsidRPr="00C303B3">
                        <w:rPr>
                          <w:i w:val="0"/>
                          <w:color w:val="000000" w:themeColor="text1"/>
                          <w:sz w:val="22"/>
                        </w:rPr>
                        <w:t xml:space="preserve"> Diagrama interno del SG3525 (Fuente: Hojas de Datos del componente).</w:t>
                      </w:r>
                      <w:bookmarkEnd w:id="368"/>
                    </w:p>
                  </w:txbxContent>
                </v:textbox>
              </v:shape>
            </w:pict>
          </mc:Fallback>
        </mc:AlternateContent>
      </w:r>
    </w:p>
    <w:p w14:paraId="0FC9D872" w14:textId="29010036"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DT por sus siglas en ingles</w:t>
      </w:r>
      <w:r w:rsidR="002344C7">
        <w:rPr>
          <w:i/>
          <w:lang w:val="es-AR"/>
        </w:rPr>
        <w:t xml:space="preserve"> “</w:t>
      </w:r>
      <w:r w:rsidR="006C7158">
        <w:rPr>
          <w:lang w:val="es-AR"/>
        </w:rPr>
        <w:t>death-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7920" behindDoc="0" locked="0" layoutInCell="1" allowOverlap="1" wp14:anchorId="5CABE95E" wp14:editId="722D83A6">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3">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59968" behindDoc="0" locked="0" layoutInCell="1" allowOverlap="1" wp14:anchorId="3EEBE5D1" wp14:editId="5720781B">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02C91464" w:rsidR="00907AAD" w:rsidRPr="00807D3E" w:rsidRDefault="00907AAD" w:rsidP="00807D3E">
                            <w:pPr>
                              <w:pStyle w:val="Descripcin"/>
                              <w:ind w:firstLine="0"/>
                              <w:jc w:val="center"/>
                              <w:rPr>
                                <w:i w:val="0"/>
                                <w:noProof/>
                                <w:color w:val="000000" w:themeColor="text1"/>
                                <w:sz w:val="32"/>
                                <w:szCs w:val="24"/>
                              </w:rPr>
                            </w:pPr>
                            <w:bookmarkStart w:id="369" w:name="_Ref172466181"/>
                            <w:bookmarkStart w:id="370"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9"/>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02C91464" w:rsidR="00907AAD" w:rsidRPr="00807D3E" w:rsidRDefault="00907AAD" w:rsidP="00807D3E">
                      <w:pPr>
                        <w:pStyle w:val="Descripcin"/>
                        <w:ind w:firstLine="0"/>
                        <w:jc w:val="center"/>
                        <w:rPr>
                          <w:i w:val="0"/>
                          <w:noProof/>
                          <w:color w:val="000000" w:themeColor="text1"/>
                          <w:sz w:val="32"/>
                          <w:szCs w:val="24"/>
                        </w:rPr>
                      </w:pPr>
                      <w:bookmarkStart w:id="371" w:name="_Ref172466181"/>
                      <w:bookmarkStart w:id="372"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2"/>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200 us)</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r>
              <w:t>V</w:t>
            </w:r>
            <w:r w:rsidRPr="00D75B71">
              <w:rPr>
                <w:vertAlign w:val="subscript"/>
              </w:rPr>
              <w:t xml:space="preserve">ref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73" w:name="_Ref172416346"/>
      <w:bookmarkStart w:id="374" w:name="_Toc172884143"/>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373"/>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74"/>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907AAD"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Donde f</w:t>
      </w:r>
      <w:r w:rsidRPr="00E7493F">
        <w:rPr>
          <w:color w:val="000000" w:themeColor="text1"/>
          <w:vertAlign w:val="subscript"/>
        </w:rPr>
        <w:t>A</w:t>
      </w:r>
      <w:r>
        <w:rPr>
          <w:color w:val="000000" w:themeColor="text1"/>
        </w:rPr>
        <w:t xml:space="preserve"> y f</w:t>
      </w:r>
      <w:r w:rsidRPr="00E7493F">
        <w:rPr>
          <w:color w:val="000000" w:themeColor="text1"/>
          <w:vertAlign w:val="subscript"/>
        </w:rPr>
        <w:t>B</w:t>
      </w:r>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us),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907AAD"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ón V</w:t>
      </w:r>
      <w:r w:rsidR="0055730B" w:rsidRPr="0055730B">
        <w:rPr>
          <w:color w:val="000000" w:themeColor="text1"/>
          <w:vertAlign w:val="subscript"/>
        </w:rPr>
        <w:t>ref</w:t>
      </w:r>
      <w:r w:rsidR="0055730B">
        <w:rPr>
          <w:color w:val="000000" w:themeColor="text1"/>
        </w:rPr>
        <w:t xml:space="preserve"> configurada en el PIN2 y la que esté presente en el terminal V</w:t>
      </w:r>
      <w:r w:rsidR="0055730B" w:rsidRPr="0055730B">
        <w:rPr>
          <w:color w:val="000000" w:themeColor="text1"/>
          <w:vertAlign w:val="subscript"/>
        </w:rPr>
        <w:t>fb</w:t>
      </w:r>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ara el caso de lazo abierto, la etapa del circuito del AO se anula conectando el terminal V</w:t>
      </w:r>
      <w:r w:rsidR="0055730B" w:rsidRPr="0055730B">
        <w:rPr>
          <w:color w:val="000000" w:themeColor="text1"/>
          <w:vertAlign w:val="subscript"/>
        </w:rPr>
        <w:t>fb</w:t>
      </w:r>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r w:rsidR="003321BF" w:rsidRPr="002C2B68">
        <w:rPr>
          <w:lang w:val="es-AR"/>
        </w:rPr>
        <w:t>V</w:t>
      </w:r>
      <w:r w:rsidR="003321BF" w:rsidRPr="003321BF">
        <w:rPr>
          <w:vertAlign w:val="subscript"/>
          <w:lang w:val="es-AR"/>
        </w:rPr>
        <w:t>GS</w:t>
      </w:r>
      <w:r>
        <w:rPr>
          <w:vertAlign w:val="subscript"/>
          <w:lang w:val="es-AR"/>
        </w:rPr>
        <w:t>th</w:t>
      </w:r>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r w:rsidR="003321BF" w:rsidRPr="002C2B68">
        <w:rPr>
          <w:lang w:val="es-AR"/>
        </w:rPr>
        <w:t>V</w:t>
      </w:r>
      <w:r w:rsidR="003321BF" w:rsidRPr="003321BF">
        <w:rPr>
          <w:vertAlign w:val="subscript"/>
          <w:lang w:val="es-AR"/>
        </w:rPr>
        <w:t>GS</w:t>
      </w:r>
      <w:r w:rsidR="003321BF">
        <w:rPr>
          <w:vertAlign w:val="subscript"/>
          <w:lang w:val="es-AR"/>
        </w:rPr>
        <w:t>th</w:t>
      </w:r>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63040" behindDoc="0" locked="0" layoutInCell="1" allowOverlap="1" wp14:anchorId="7A3ED35D" wp14:editId="13AC86F1">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3E3D732C" w:rsidR="00907AAD" w:rsidRPr="003321BF" w:rsidRDefault="00907AAD" w:rsidP="003321BF">
                            <w:pPr>
                              <w:pStyle w:val="Descripcin"/>
                              <w:ind w:firstLine="0"/>
                              <w:jc w:val="center"/>
                              <w:rPr>
                                <w:i w:val="0"/>
                                <w:noProof/>
                                <w:color w:val="000000" w:themeColor="text1"/>
                                <w:sz w:val="32"/>
                                <w:szCs w:val="24"/>
                              </w:rPr>
                            </w:pPr>
                            <w:bookmarkStart w:id="375" w:name="_Ref172426419"/>
                            <w:bookmarkStart w:id="376"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5"/>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3E3D732C" w:rsidR="00907AAD" w:rsidRPr="003321BF" w:rsidRDefault="00907AAD" w:rsidP="003321BF">
                      <w:pPr>
                        <w:pStyle w:val="Descripcin"/>
                        <w:ind w:firstLine="0"/>
                        <w:jc w:val="center"/>
                        <w:rPr>
                          <w:i w:val="0"/>
                          <w:noProof/>
                          <w:color w:val="000000" w:themeColor="text1"/>
                          <w:sz w:val="32"/>
                          <w:szCs w:val="24"/>
                        </w:rPr>
                      </w:pPr>
                      <w:bookmarkStart w:id="377" w:name="_Ref172426419"/>
                      <w:bookmarkStart w:id="378"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7"/>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8"/>
                    </w:p>
                  </w:txbxContent>
                </v:textbox>
              </v:shape>
            </w:pict>
          </mc:Fallback>
        </mc:AlternateContent>
      </w:r>
      <w:r>
        <w:rPr>
          <w:noProof/>
          <w:lang w:val="es-AR"/>
        </w:rPr>
        <w:drawing>
          <wp:anchor distT="0" distB="0" distL="114300" distR="114300" simplePos="0" relativeHeight="251860992" behindDoc="0" locked="0" layoutInCell="1" allowOverlap="1" wp14:anchorId="4CE7C67D" wp14:editId="5CC18AF0">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r w:rsidR="002763CB">
        <w:rPr>
          <w:lang w:val="es-AR"/>
        </w:rPr>
        <w:t>Vbat</w:t>
      </w:r>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V</w:t>
      </w:r>
      <w:r w:rsidRPr="003321BF">
        <w:rPr>
          <w:vertAlign w:val="subscript"/>
          <w:lang w:val="es-AR"/>
        </w:rPr>
        <w:t>GS</w:t>
      </w:r>
      <w:r w:rsidR="00A71079">
        <w:rPr>
          <w:vertAlign w:val="subscript"/>
          <w:lang w:val="es-AR"/>
        </w:rPr>
        <w:t>th</w:t>
      </w:r>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r w:rsidR="00A71079" w:rsidRPr="002C2B68">
        <w:rPr>
          <w:lang w:val="es-AR"/>
        </w:rPr>
        <w:t>V</w:t>
      </w:r>
      <w:r w:rsidR="00A71079" w:rsidRPr="003321BF">
        <w:rPr>
          <w:vertAlign w:val="subscript"/>
          <w:lang w:val="es-AR"/>
        </w:rPr>
        <w:t>GS</w:t>
      </w:r>
      <w:r w:rsidR="00A71079">
        <w:rPr>
          <w:vertAlign w:val="subscript"/>
          <w:lang w:val="es-AR"/>
        </w:rPr>
        <w:t>th</w:t>
      </w:r>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73280" behindDoc="0" locked="0" layoutInCell="1" allowOverlap="1" wp14:anchorId="33C94876" wp14:editId="5921191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75328" behindDoc="0" locked="0" layoutInCell="1" allowOverlap="1" wp14:anchorId="5D076A64" wp14:editId="61D22A46">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20A71398" w:rsidR="00907AAD" w:rsidRPr="00706C43" w:rsidRDefault="00907AAD" w:rsidP="00706C43">
                            <w:pPr>
                              <w:pStyle w:val="Descripcin"/>
                              <w:ind w:firstLine="0"/>
                              <w:jc w:val="center"/>
                              <w:rPr>
                                <w:i w:val="0"/>
                                <w:noProof/>
                                <w:color w:val="000000" w:themeColor="text1"/>
                                <w:sz w:val="32"/>
                                <w:szCs w:val="24"/>
                              </w:rPr>
                            </w:pPr>
                            <w:bookmarkStart w:id="379" w:name="_Ref172431155"/>
                            <w:bookmarkStart w:id="380"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79"/>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0" type="#_x0000_t202" style="position:absolute;left:0;text-align:left;margin-left:0;margin-top:1.1pt;width:360.4pt;height:27.75pt;z-index:251875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20A71398" w:rsidR="00907AAD" w:rsidRPr="00706C43" w:rsidRDefault="00907AAD" w:rsidP="00706C43">
                      <w:pPr>
                        <w:pStyle w:val="Descripcin"/>
                        <w:ind w:firstLine="0"/>
                        <w:jc w:val="center"/>
                        <w:rPr>
                          <w:i w:val="0"/>
                          <w:noProof/>
                          <w:color w:val="000000" w:themeColor="text1"/>
                          <w:sz w:val="32"/>
                          <w:szCs w:val="24"/>
                        </w:rPr>
                      </w:pPr>
                      <w:bookmarkStart w:id="381" w:name="_Ref172431155"/>
                      <w:bookmarkStart w:id="382"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1"/>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2"/>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r w:rsidR="00AB7DE6" w:rsidRPr="002C2B68">
        <w:rPr>
          <w:lang w:val="es-AR"/>
        </w:rPr>
        <w:t>V</w:t>
      </w:r>
      <w:r w:rsidR="00AB7DE6" w:rsidRPr="003321BF">
        <w:rPr>
          <w:vertAlign w:val="subscript"/>
          <w:lang w:val="es-AR"/>
        </w:rPr>
        <w:t>GS</w:t>
      </w:r>
      <w:r w:rsidR="00AB7DE6">
        <w:rPr>
          <w:vertAlign w:val="subscript"/>
          <w:lang w:val="es-AR"/>
        </w:rPr>
        <w:t>th</w:t>
      </w:r>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r w:rsidR="00AB7DE6" w:rsidRPr="002C2B68">
        <w:rPr>
          <w:lang w:val="es-AR"/>
        </w:rPr>
        <w:t>V</w:t>
      </w:r>
      <w:r w:rsidR="00AB7DE6" w:rsidRPr="003321BF">
        <w:rPr>
          <w:vertAlign w:val="subscript"/>
          <w:lang w:val="es-AR"/>
        </w:rPr>
        <w:t>GS</w:t>
      </w:r>
      <w:r w:rsidR="00AB7DE6">
        <w:rPr>
          <w:vertAlign w:val="subscript"/>
          <w:lang w:val="es-AR"/>
        </w:rPr>
        <w:t>th</w:t>
      </w:r>
      <w:r w:rsidR="002D4EB9">
        <w:rPr>
          <w:lang w:val="es-AR"/>
        </w:rPr>
        <w:t>, lo</w:t>
      </w:r>
      <w:r w:rsidR="00847E77">
        <w:rPr>
          <w:lang w:val="es-AR"/>
        </w:rPr>
        <w:t xml:space="preserve"> que dará una tensión mínima </w:t>
      </w:r>
      <w:r w:rsidR="00FF4C95">
        <w:rPr>
          <w:lang w:val="es-AR"/>
        </w:rPr>
        <w:t>(considerando V</w:t>
      </w:r>
      <w:r w:rsidR="00FF4C95" w:rsidRPr="002D4EB9">
        <w:rPr>
          <w:vertAlign w:val="subscript"/>
          <w:lang w:val="es-AR"/>
        </w:rPr>
        <w:t>bat</w:t>
      </w:r>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r>
        <w:rPr>
          <w:lang w:val="es-AR"/>
        </w:rPr>
        <w:t>V</w:t>
      </w:r>
      <w:r w:rsidRPr="00847E77">
        <w:rPr>
          <w:vertAlign w:val="subscript"/>
          <w:lang w:val="es-AR"/>
        </w:rPr>
        <w:t>min</w:t>
      </w:r>
      <w:r>
        <w:rPr>
          <w:lang w:val="es-AR"/>
        </w:rPr>
        <w:t xml:space="preserve"> =</w:t>
      </w:r>
      <w:r w:rsidR="002C2B68" w:rsidRPr="00D82E73">
        <w:rPr>
          <w:lang w:val="es-AR"/>
        </w:rPr>
        <w:t xml:space="preserve"> </w:t>
      </w:r>
      <w:r w:rsidR="002D4EB9">
        <w:rPr>
          <w:lang w:val="es-AR"/>
        </w:rPr>
        <w:t>V</w:t>
      </w:r>
      <w:r w:rsidR="002D4EB9" w:rsidRPr="002D4EB9">
        <w:rPr>
          <w:vertAlign w:val="subscript"/>
          <w:lang w:val="es-AR"/>
        </w:rPr>
        <w:t>bat</w:t>
      </w:r>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r w:rsidR="002D4EB9">
        <w:rPr>
          <w:lang w:val="es-AR"/>
        </w:rPr>
        <w:t>V</w:t>
      </w:r>
      <w:r w:rsidR="002D4EB9" w:rsidRPr="002D4EB9">
        <w:rPr>
          <w:vertAlign w:val="subscript"/>
          <w:lang w:val="es-AR"/>
        </w:rPr>
        <w:t>bat</w:t>
      </w:r>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70208" behindDoc="0" locked="0" layoutInCell="1" allowOverlap="1" wp14:anchorId="52C1810C" wp14:editId="7F37EEEF">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72256" behindDoc="0" locked="0" layoutInCell="1" allowOverlap="1" wp14:anchorId="651D4B2D" wp14:editId="60D3EAB0">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3C1C16ED" w:rsidR="00907AAD" w:rsidRPr="00706C43" w:rsidRDefault="00907AAD" w:rsidP="00706C43">
                            <w:pPr>
                              <w:pStyle w:val="Descripcin"/>
                              <w:ind w:firstLine="0"/>
                              <w:jc w:val="center"/>
                              <w:rPr>
                                <w:i w:val="0"/>
                                <w:noProof/>
                                <w:color w:val="000000" w:themeColor="text1"/>
                                <w:sz w:val="32"/>
                                <w:szCs w:val="24"/>
                              </w:rPr>
                            </w:pPr>
                            <w:bookmarkStart w:id="383" w:name="_Ref172473037"/>
                            <w:bookmarkStart w:id="384"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3"/>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1" type="#_x0000_t202" style="position:absolute;left:0;text-align:left;margin-left:49.8pt;margin-top:1pt;width:368.55pt;height:26.2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3C1C16ED" w:rsidR="00907AAD" w:rsidRPr="00706C43" w:rsidRDefault="00907AAD" w:rsidP="00706C43">
                      <w:pPr>
                        <w:pStyle w:val="Descripcin"/>
                        <w:ind w:firstLine="0"/>
                        <w:jc w:val="center"/>
                        <w:rPr>
                          <w:i w:val="0"/>
                          <w:noProof/>
                          <w:color w:val="000000" w:themeColor="text1"/>
                          <w:sz w:val="32"/>
                          <w:szCs w:val="24"/>
                        </w:rPr>
                      </w:pPr>
                      <w:bookmarkStart w:id="385" w:name="_Ref172473037"/>
                      <w:bookmarkStart w:id="386"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5"/>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555 para generar un oscilador astabl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907AAD"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Vbat) &lt; Vz, </w:t>
      </w:r>
      <w:r w:rsidR="00EE1506">
        <w:t>si la</w:t>
      </w:r>
      <w:r w:rsidR="00814CD5">
        <w:t xml:space="preserve"> diferencia </w:t>
      </w:r>
      <w:r w:rsidR="00EE1506">
        <w:t>resulta</w:t>
      </w:r>
      <w:r w:rsidR="009A6424">
        <w:t xml:space="preserve"> mayor a la Vz de D6, </w:t>
      </w:r>
      <w:r w:rsidR="00814CD5">
        <w:t>la corriente demandada ser</w:t>
      </w:r>
      <w:r w:rsidR="00EE1506">
        <w:t>á:</w:t>
      </w:r>
    </w:p>
    <w:p w14:paraId="7625A11D" w14:textId="3597BE8F" w:rsidR="00EE1506" w:rsidRDefault="00907AAD"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Considerando una Vbat = 14.8 V, una Vz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uA,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r>
              <w:rPr>
                <w:color w:val="000000" w:themeColor="text1"/>
                <w:sz w:val="22"/>
              </w:rPr>
              <w:t>Rp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r>
              <w:rPr>
                <w:color w:val="000000" w:themeColor="text1"/>
                <w:sz w:val="22"/>
              </w:rPr>
              <w:t>Rs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r>
              <w:rPr>
                <w:color w:val="000000" w:themeColor="text1"/>
                <w:sz w:val="22"/>
              </w:rPr>
              <w:t>Lp (ind.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8,5 mHy</w:t>
            </w:r>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r>
              <w:rPr>
                <w:color w:val="000000" w:themeColor="text1"/>
                <w:sz w:val="22"/>
              </w:rPr>
              <w:t>mHy</w:t>
            </w:r>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r>
              <w:rPr>
                <w:color w:val="000000" w:themeColor="text1"/>
                <w:sz w:val="22"/>
              </w:rPr>
              <w:t>Ls (ind.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10,25 Hy</w:t>
            </w:r>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r>
              <w:rPr>
                <w:color w:val="000000" w:themeColor="text1"/>
                <w:sz w:val="22"/>
              </w:rPr>
              <w:t>Hy</w:t>
            </w:r>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bookmarkStart w:id="387" w:name="_Toc172884144"/>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87"/>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r w:rsidRPr="00C72A05">
        <w:rPr>
          <w:i/>
          <w:lang w:val="es-AR"/>
        </w:rPr>
        <w:t>SECout</w:t>
      </w:r>
      <w:r>
        <w:rPr>
          <w:lang w:val="es-AR"/>
        </w:rPr>
        <w:t xml:space="preserve"> es positivo y </w:t>
      </w:r>
      <w:r>
        <w:rPr>
          <w:lang w:val="es-AR"/>
        </w:rPr>
        <w:lastRenderedPageBreak/>
        <w:t xml:space="preserve">GND es negativo, mientras que D6 y C2 realizan la misma tarea cuando se invierte la polaridad siendo </w:t>
      </w:r>
      <w:r w:rsidRPr="00C72A05">
        <w:rPr>
          <w:i/>
          <w:lang w:val="es-AR"/>
        </w:rPr>
        <w:t>SECout</w:t>
      </w:r>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78400" behindDoc="0" locked="0" layoutInCell="1" allowOverlap="1" wp14:anchorId="02F32FDC" wp14:editId="6B10207A">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3B9BF561" w:rsidR="00907AAD" w:rsidRPr="000562EE" w:rsidRDefault="00907AAD" w:rsidP="000562EE">
                            <w:pPr>
                              <w:pStyle w:val="Descripcin"/>
                              <w:ind w:firstLine="0"/>
                              <w:jc w:val="center"/>
                              <w:rPr>
                                <w:i w:val="0"/>
                                <w:noProof/>
                                <w:color w:val="000000" w:themeColor="text1"/>
                                <w:sz w:val="32"/>
                                <w:szCs w:val="24"/>
                              </w:rPr>
                            </w:pPr>
                            <w:bookmarkStart w:id="388" w:name="_Ref172463764"/>
                            <w:bookmarkStart w:id="389"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88"/>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3B9BF561" w:rsidR="00907AAD" w:rsidRPr="000562EE" w:rsidRDefault="00907AAD" w:rsidP="000562EE">
                      <w:pPr>
                        <w:pStyle w:val="Descripcin"/>
                        <w:ind w:firstLine="0"/>
                        <w:jc w:val="center"/>
                        <w:rPr>
                          <w:i w:val="0"/>
                          <w:noProof/>
                          <w:color w:val="000000" w:themeColor="text1"/>
                          <w:sz w:val="32"/>
                          <w:szCs w:val="24"/>
                        </w:rPr>
                      </w:pPr>
                      <w:bookmarkStart w:id="390" w:name="_Ref172463764"/>
                      <w:bookmarkStart w:id="39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1"/>
                    </w:p>
                  </w:txbxContent>
                </v:textbox>
              </v:shape>
            </w:pict>
          </mc:Fallback>
        </mc:AlternateContent>
      </w:r>
      <w:r>
        <w:rPr>
          <w:noProof/>
          <w:lang w:val="es-AR"/>
        </w:rPr>
        <w:drawing>
          <wp:anchor distT="0" distB="0" distL="114300" distR="114300" simplePos="0" relativeHeight="251876352" behindDoc="0" locked="0" layoutInCell="1" allowOverlap="1" wp14:anchorId="766C3C8B" wp14:editId="64BAE260">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7">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de 22 uF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senoidal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mA,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Es por esta razón que las resistencias de sangrado se forman con dos resistencias en serie, con una diferencia de 100 a 1 entre ellas, conectando la de menor valor como Pull-down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Proteus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89664" behindDoc="0" locked="0" layoutInCell="1" allowOverlap="1" wp14:anchorId="04463A95" wp14:editId="6D2EA4B2">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035370F5" w:rsidR="00945637" w:rsidRPr="00945637" w:rsidRDefault="00945637" w:rsidP="00945637">
      <w:pPr>
        <w:pStyle w:val="Descripcin"/>
        <w:ind w:left="851" w:right="849" w:firstLine="0"/>
        <w:jc w:val="center"/>
        <w:rPr>
          <w:i w:val="0"/>
          <w:color w:val="000000" w:themeColor="text1"/>
          <w:sz w:val="22"/>
          <w:lang w:val="es-AR"/>
        </w:rPr>
      </w:pPr>
      <w:bookmarkStart w:id="392" w:name="_Ref172586474"/>
      <w:bookmarkStart w:id="393" w:name="_Toc172761246"/>
      <w:r w:rsidRPr="0094563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1</w:t>
      </w:r>
      <w:r w:rsidR="005E59A7">
        <w:rPr>
          <w:color w:val="000000" w:themeColor="text1"/>
          <w:sz w:val="22"/>
        </w:rPr>
        <w:fldChar w:fldCharType="end"/>
      </w:r>
      <w:bookmarkEnd w:id="392"/>
      <w:r w:rsidRPr="00945637">
        <w:rPr>
          <w:i w:val="0"/>
          <w:color w:val="000000" w:themeColor="text1"/>
          <w:sz w:val="22"/>
        </w:rPr>
        <w:t>: Esquemático de la simulación del SG3525 en Proteus 8.13 (Fuente: elaboración propia).</w:t>
      </w:r>
      <w:bookmarkEnd w:id="393"/>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90688" behindDoc="0" locked="0" layoutInCell="1" allowOverlap="1" wp14:anchorId="239D0BE5" wp14:editId="7C9403FD">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5DF993EC" w:rsidR="00A721E6" w:rsidRDefault="00A721E6" w:rsidP="00A721E6">
      <w:pPr>
        <w:pStyle w:val="Descripcin"/>
        <w:ind w:left="567" w:right="566" w:firstLine="0"/>
        <w:jc w:val="center"/>
        <w:rPr>
          <w:i w:val="0"/>
          <w:color w:val="000000" w:themeColor="text1"/>
          <w:sz w:val="22"/>
        </w:rPr>
      </w:pPr>
      <w:bookmarkStart w:id="394" w:name="_Ref172586059"/>
      <w:bookmarkStart w:id="395" w:name="_Toc172761247"/>
      <w:r w:rsidRPr="00A721E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2</w:t>
      </w:r>
      <w:r w:rsidR="005E59A7">
        <w:rPr>
          <w:color w:val="000000" w:themeColor="text1"/>
          <w:sz w:val="22"/>
        </w:rPr>
        <w:fldChar w:fldCharType="end"/>
      </w:r>
      <w:bookmarkEnd w:id="394"/>
      <w:r w:rsidRPr="00A721E6">
        <w:rPr>
          <w:i w:val="0"/>
          <w:color w:val="000000" w:themeColor="text1"/>
          <w:sz w:val="22"/>
        </w:rPr>
        <w:t>: Valores de tensión CC presentes en el pin VREF y en el punto medio de divisor resistivo conectado a la entrada No Inversora del AO (Fuente: elaboración propia).</w:t>
      </w:r>
      <w:bookmarkEnd w:id="395"/>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Vcomp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r w:rsidR="00FB6B90" w:rsidRPr="00FB6B90">
        <w:rPr>
          <w:color w:val="000000" w:themeColor="text1"/>
          <w:lang w:val="es-AR"/>
        </w:rPr>
        <w:t>Vfb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91712" behindDoc="0" locked="0" layoutInCell="1" allowOverlap="1" wp14:anchorId="133859CB" wp14:editId="22394B7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93760" behindDoc="0" locked="0" layoutInCell="1" allowOverlap="1" wp14:anchorId="4519B4B8" wp14:editId="74475F4C">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498D2929" w:rsidR="00907AAD" w:rsidRPr="00752E1B" w:rsidRDefault="00907AAD" w:rsidP="00752E1B">
                            <w:pPr>
                              <w:pStyle w:val="Descripcin"/>
                              <w:ind w:firstLine="0"/>
                              <w:jc w:val="center"/>
                              <w:rPr>
                                <w:i w:val="0"/>
                                <w:noProof/>
                                <w:color w:val="000000" w:themeColor="text1"/>
                                <w:sz w:val="32"/>
                                <w:szCs w:val="24"/>
                              </w:rPr>
                            </w:pPr>
                            <w:bookmarkStart w:id="396" w:name="_Ref172589571"/>
                            <w:bookmarkStart w:id="397"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6"/>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3" type="#_x0000_t202" style="position:absolute;left:0;text-align:left;margin-left:21.3pt;margin-top:7.95pt;width:436.5pt;height:27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498D2929" w:rsidR="00907AAD" w:rsidRPr="00752E1B" w:rsidRDefault="00907AAD" w:rsidP="00752E1B">
                      <w:pPr>
                        <w:pStyle w:val="Descripcin"/>
                        <w:ind w:firstLine="0"/>
                        <w:jc w:val="center"/>
                        <w:rPr>
                          <w:i w:val="0"/>
                          <w:noProof/>
                          <w:color w:val="000000" w:themeColor="text1"/>
                          <w:sz w:val="32"/>
                          <w:szCs w:val="24"/>
                        </w:rPr>
                      </w:pPr>
                      <w:bookmarkStart w:id="398" w:name="_Ref172589571"/>
                      <w:bookmarkStart w:id="39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94784" behindDoc="0" locked="0" layoutInCell="1" allowOverlap="1" wp14:anchorId="53557E9F" wp14:editId="5B9420DF">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921408" behindDoc="0" locked="0" layoutInCell="1" allowOverlap="1" wp14:anchorId="5AC108DE" wp14:editId="590CF616">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96832" behindDoc="0" locked="0" layoutInCell="1" allowOverlap="1" wp14:anchorId="0151F8E0" wp14:editId="750D0B44">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4202925D" w:rsidR="00907AAD" w:rsidRPr="002421A0" w:rsidRDefault="00907AAD" w:rsidP="002421A0">
                            <w:pPr>
                              <w:pStyle w:val="Descripcin"/>
                              <w:jc w:val="center"/>
                              <w:rPr>
                                <w:i w:val="0"/>
                                <w:color w:val="000000" w:themeColor="text1"/>
                                <w:sz w:val="32"/>
                                <w:szCs w:val="24"/>
                              </w:rPr>
                            </w:pPr>
                            <w:bookmarkStart w:id="400" w:name="_Ref172589282"/>
                            <w:bookmarkStart w:id="401"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0"/>
                            <w:r w:rsidRPr="002421A0">
                              <w:rPr>
                                <w:i w:val="0"/>
                                <w:color w:val="000000" w:themeColor="text1"/>
                                <w:sz w:val="22"/>
                              </w:rPr>
                              <w:t>: Señales de salida presentes en OUTA (verde) y OUTB (rojo) (Fuente: elaboración propia).</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4" type="#_x0000_t202" style="position:absolute;left:0;text-align:left;margin-left:0;margin-top:7.5pt;width:430.5pt;height:31.5pt;z-index:251896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4202925D" w:rsidR="00907AAD" w:rsidRPr="002421A0" w:rsidRDefault="00907AAD" w:rsidP="002421A0">
                      <w:pPr>
                        <w:pStyle w:val="Descripcin"/>
                        <w:jc w:val="center"/>
                        <w:rPr>
                          <w:i w:val="0"/>
                          <w:color w:val="000000" w:themeColor="text1"/>
                          <w:sz w:val="32"/>
                          <w:szCs w:val="24"/>
                        </w:rPr>
                      </w:pPr>
                      <w:bookmarkStart w:id="402" w:name="_Ref172589282"/>
                      <w:bookmarkStart w:id="40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2"/>
                      <w:r w:rsidRPr="002421A0">
                        <w:rPr>
                          <w:i w:val="0"/>
                          <w:color w:val="000000" w:themeColor="text1"/>
                          <w:sz w:val="22"/>
                        </w:rPr>
                        <w:t>: Señales de salida presentes en OUTA (verde) y OUTB (rojo) (Fuente: elaboración propia).</w:t>
                      </w:r>
                      <w:bookmarkEnd w:id="40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semiciclo,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o dicho de otra manera, la mitad de la calculada con la Ec.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904000" behindDoc="0" locked="0" layoutInCell="1" allowOverlap="1" wp14:anchorId="1919B86C" wp14:editId="08770FAC">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3">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mentado en Proteus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99904" behindDoc="0" locked="0" layoutInCell="1" allowOverlap="1" wp14:anchorId="1DF2E078" wp14:editId="4103172F">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5234A2A3" w:rsidR="00907AAD" w:rsidRPr="00D2392B" w:rsidRDefault="00907AAD" w:rsidP="00D2392B">
                            <w:pPr>
                              <w:pStyle w:val="Descripcin"/>
                              <w:ind w:firstLine="0"/>
                              <w:jc w:val="center"/>
                              <w:rPr>
                                <w:i w:val="0"/>
                                <w:noProof/>
                                <w:color w:val="000000" w:themeColor="text1"/>
                                <w:sz w:val="32"/>
                                <w:szCs w:val="24"/>
                              </w:rPr>
                            </w:pPr>
                            <w:bookmarkStart w:id="404" w:name="_Ref172881267"/>
                            <w:bookmarkStart w:id="405"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4"/>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5" type="#_x0000_t202" style="position:absolute;left:0;text-align:left;margin-left:0;margin-top:8.1pt;width:481.9pt;height:27.7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5234A2A3" w:rsidR="00907AAD" w:rsidRPr="00D2392B" w:rsidRDefault="00907AAD" w:rsidP="00D2392B">
                      <w:pPr>
                        <w:pStyle w:val="Descripcin"/>
                        <w:ind w:firstLine="0"/>
                        <w:jc w:val="center"/>
                        <w:rPr>
                          <w:i w:val="0"/>
                          <w:noProof/>
                          <w:color w:val="000000" w:themeColor="text1"/>
                          <w:sz w:val="32"/>
                          <w:szCs w:val="24"/>
                        </w:rPr>
                      </w:pPr>
                      <w:bookmarkStart w:id="406" w:name="_Ref172881267"/>
                      <w:bookmarkStart w:id="407"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6"/>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7"/>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Proteus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us,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900928" behindDoc="0" locked="0" layoutInCell="1" allowOverlap="1" wp14:anchorId="62D1F868" wp14:editId="695FED66">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918336" behindDoc="0" locked="0" layoutInCell="1" allowOverlap="1" wp14:anchorId="49CB9907" wp14:editId="6532F31E">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main.ino”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920384" behindDoc="0" locked="0" layoutInCell="1" allowOverlap="1" wp14:anchorId="04B543D0" wp14:editId="042AFD0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78A6BDB6" w:rsidR="00907AAD" w:rsidRPr="005E59A7" w:rsidRDefault="00907AAD"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096" type="#_x0000_t202" style="position:absolute;left:0;text-align:left;margin-left:18.1pt;margin-top:9.45pt;width:442.05pt;height:27.1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78A6BDB6" w:rsidR="00907AAD" w:rsidRPr="005E59A7" w:rsidRDefault="00907AAD"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905024" behindDoc="0" locked="0" layoutInCell="1" allowOverlap="1" wp14:anchorId="2E0A6901" wp14:editId="6A4CCA8F">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5"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907072" behindDoc="0" locked="0" layoutInCell="1" allowOverlap="1" wp14:anchorId="440F3087" wp14:editId="69C863E0">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67165320" w:rsidR="00907AAD" w:rsidRPr="00FF4C95" w:rsidRDefault="00907AAD" w:rsidP="00FF4C95">
                            <w:pPr>
                              <w:pStyle w:val="Descripcin"/>
                              <w:ind w:firstLine="0"/>
                              <w:jc w:val="center"/>
                              <w:rPr>
                                <w:i w:val="0"/>
                                <w:noProof/>
                                <w:color w:val="000000" w:themeColor="text1"/>
                                <w:sz w:val="32"/>
                                <w:szCs w:val="24"/>
                              </w:rPr>
                            </w:pPr>
                            <w:bookmarkStart w:id="408" w:name="_Ref172744442"/>
                            <w:bookmarkStart w:id="409"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08"/>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097" type="#_x0000_t202" style="position:absolute;left:0;text-align:left;margin-left:0;margin-top:9.05pt;width:433.5pt;height:29.25pt;z-index:251907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67165320" w:rsidR="00907AAD" w:rsidRPr="00FF4C95" w:rsidRDefault="00907AAD" w:rsidP="00FF4C95">
                      <w:pPr>
                        <w:pStyle w:val="Descripcin"/>
                        <w:ind w:firstLine="0"/>
                        <w:jc w:val="center"/>
                        <w:rPr>
                          <w:i w:val="0"/>
                          <w:noProof/>
                          <w:color w:val="000000" w:themeColor="text1"/>
                          <w:sz w:val="32"/>
                          <w:szCs w:val="24"/>
                        </w:rPr>
                      </w:pPr>
                      <w:bookmarkStart w:id="410" w:name="_Ref172744442"/>
                      <w:bookmarkStart w:id="41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el calculado en la Ec. (2-22) sin inconvenientes.</w:t>
      </w:r>
    </w:p>
    <w:p w14:paraId="1A200C77" w14:textId="22227D5C" w:rsidR="008C6F35" w:rsidRDefault="00622A89" w:rsidP="007F26C6">
      <w:pPr>
        <w:rPr>
          <w:lang w:val="es-AR"/>
        </w:rPr>
      </w:pPr>
      <w:r>
        <w:rPr>
          <w:noProof/>
          <w:lang w:val="es-AR"/>
        </w:rPr>
        <w:drawing>
          <wp:anchor distT="0" distB="0" distL="114300" distR="114300" simplePos="0" relativeHeight="251912192" behindDoc="0" locked="0" layoutInCell="1" allowOverlap="1" wp14:anchorId="0738C93D" wp14:editId="23EFE015">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5 seg</w:t>
      </w:r>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910144" behindDoc="0" locked="0" layoutInCell="1" allowOverlap="1" wp14:anchorId="752FF6B2" wp14:editId="36019552">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02FF32A" w:rsidR="00907AAD" w:rsidRPr="00F623C3" w:rsidRDefault="00907AAD" w:rsidP="00F623C3">
                            <w:pPr>
                              <w:pStyle w:val="Descripcin"/>
                              <w:ind w:firstLine="0"/>
                              <w:jc w:val="center"/>
                              <w:rPr>
                                <w:i w:val="0"/>
                                <w:noProof/>
                                <w:color w:val="000000" w:themeColor="text1"/>
                                <w:sz w:val="32"/>
                                <w:szCs w:val="24"/>
                              </w:rPr>
                            </w:pPr>
                            <w:bookmarkStart w:id="412" w:name="_Ref172746525"/>
                            <w:bookmarkStart w:id="413"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2"/>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098" type="#_x0000_t202" style="position:absolute;left:0;text-align:left;margin-left:430.7pt;margin-top:24.1pt;width:481.9pt;height:.05pt;z-index:25191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02FF32A" w:rsidR="00907AAD" w:rsidRPr="00F623C3" w:rsidRDefault="00907AAD" w:rsidP="00F623C3">
                      <w:pPr>
                        <w:pStyle w:val="Descripcin"/>
                        <w:ind w:firstLine="0"/>
                        <w:jc w:val="center"/>
                        <w:rPr>
                          <w:i w:val="0"/>
                          <w:noProof/>
                          <w:color w:val="000000" w:themeColor="text1"/>
                          <w:sz w:val="32"/>
                          <w:szCs w:val="24"/>
                        </w:rPr>
                      </w:pPr>
                      <w:bookmarkStart w:id="414" w:name="_Ref172746525"/>
                      <w:bookmarkStart w:id="41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911168" behindDoc="0" locked="0" layoutInCell="1" allowOverlap="1" wp14:anchorId="5B0F4790" wp14:editId="5C3432A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471EA6AD" w:rsidR="00333FE6" w:rsidRPr="00D76AB7" w:rsidRDefault="00D76AB7" w:rsidP="00D76AB7">
      <w:pPr>
        <w:pStyle w:val="Descripcin"/>
        <w:ind w:firstLine="0"/>
        <w:jc w:val="center"/>
        <w:rPr>
          <w:i w:val="0"/>
          <w:color w:val="000000" w:themeColor="text1"/>
          <w:sz w:val="22"/>
          <w:lang w:val="es-AR"/>
        </w:rPr>
      </w:pPr>
      <w:bookmarkStart w:id="416" w:name="_Ref172882712"/>
      <w:bookmarkStart w:id="417" w:name="_Toc172761254"/>
      <w:r w:rsidRPr="00D76AB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9</w:t>
      </w:r>
      <w:r w:rsidR="005E59A7">
        <w:rPr>
          <w:color w:val="000000" w:themeColor="text1"/>
          <w:sz w:val="22"/>
        </w:rPr>
        <w:fldChar w:fldCharType="end"/>
      </w:r>
      <w:bookmarkEnd w:id="416"/>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seg.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17"/>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50DD59B0" w:rsidR="003308EF" w:rsidRDefault="003308EF" w:rsidP="003308EF">
      <w:pPr>
        <w:pStyle w:val="Ttulo3"/>
        <w:numPr>
          <w:ilvl w:val="2"/>
          <w:numId w:val="1"/>
        </w:numPr>
        <w:rPr>
          <w:lang w:val="es-AR"/>
        </w:rPr>
      </w:pPr>
      <w:bookmarkStart w:id="418" w:name="_Toc172884099"/>
      <w:r>
        <w:rPr>
          <w:lang w:val="es-AR"/>
        </w:rPr>
        <w:lastRenderedPageBreak/>
        <w:t>Diseño e implementación del circuito físico en PCB</w:t>
      </w:r>
      <w:bookmarkEnd w:id="418"/>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shield” macho individuales y de a pares, para vincular o independizar las etapas mediante “jumpers”,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potenciómetros del tipo Bourns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Vfb)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utilizando nuevamente el software libre KiCAD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mente con su footprint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79424" behindDoc="0" locked="0" layoutInCell="1" allowOverlap="1" wp14:anchorId="3909CB05" wp14:editId="5FDD3680">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88">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1472" behindDoc="0" locked="0" layoutInCell="1" allowOverlap="1" wp14:anchorId="10E2E48E" wp14:editId="4480A870">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7BEA7B89" w:rsidR="00907AAD" w:rsidRPr="00C86C53" w:rsidRDefault="00907AAD" w:rsidP="00C86C53">
                            <w:pPr>
                              <w:pStyle w:val="Descripcin"/>
                              <w:ind w:left="284" w:right="285" w:firstLine="0"/>
                              <w:jc w:val="center"/>
                              <w:rPr>
                                <w:i w:val="0"/>
                                <w:noProof/>
                                <w:color w:val="000000" w:themeColor="text1"/>
                                <w:sz w:val="32"/>
                                <w:szCs w:val="24"/>
                              </w:rPr>
                            </w:pPr>
                            <w:bookmarkStart w:id="419" w:name="_Ref172474011"/>
                            <w:bookmarkStart w:id="420"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19"/>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9" type="#_x0000_t202" style="position:absolute;left:0;text-align:left;margin-left:0;margin-top:22.75pt;width:481.9pt;height:.05pt;z-index:251881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7BEA7B89" w:rsidR="00907AAD" w:rsidRPr="00C86C53" w:rsidRDefault="00907AAD" w:rsidP="00C86C53">
                      <w:pPr>
                        <w:pStyle w:val="Descripcin"/>
                        <w:ind w:left="284" w:right="285" w:firstLine="0"/>
                        <w:jc w:val="center"/>
                        <w:rPr>
                          <w:i w:val="0"/>
                          <w:noProof/>
                          <w:color w:val="000000" w:themeColor="text1"/>
                          <w:sz w:val="32"/>
                          <w:szCs w:val="24"/>
                        </w:rPr>
                      </w:pPr>
                      <w:bookmarkStart w:id="421" w:name="_Ref172474011"/>
                      <w:bookmarkStart w:id="42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85568" behindDoc="0" locked="0" layoutInCell="1" allowOverlap="1" wp14:anchorId="3E0399ED" wp14:editId="16CAA5A9">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47C3AB08" w:rsidR="00907AAD" w:rsidRPr="00CE1459" w:rsidRDefault="00907AAD" w:rsidP="00CE1459">
                            <w:pPr>
                              <w:pStyle w:val="Descripcin"/>
                              <w:ind w:firstLine="0"/>
                              <w:jc w:val="center"/>
                              <w:rPr>
                                <w:i w:val="0"/>
                                <w:noProof/>
                                <w:color w:val="000000" w:themeColor="text1"/>
                                <w:sz w:val="32"/>
                                <w:szCs w:val="24"/>
                              </w:rPr>
                            </w:pPr>
                            <w:bookmarkStart w:id="423" w:name="_Ref172511388"/>
                            <w:bookmarkStart w:id="424"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3"/>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0" type="#_x0000_t202" style="position:absolute;left:0;text-align:left;margin-left:1.5pt;margin-top:247.95pt;width:481.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47C3AB08" w:rsidR="00907AAD" w:rsidRPr="00CE1459" w:rsidRDefault="00907AAD" w:rsidP="00CE1459">
                      <w:pPr>
                        <w:pStyle w:val="Descripcin"/>
                        <w:ind w:firstLine="0"/>
                        <w:jc w:val="center"/>
                        <w:rPr>
                          <w:i w:val="0"/>
                          <w:noProof/>
                          <w:color w:val="000000" w:themeColor="text1"/>
                          <w:sz w:val="32"/>
                          <w:szCs w:val="24"/>
                        </w:rPr>
                      </w:pPr>
                      <w:bookmarkStart w:id="425" w:name="_Ref172511388"/>
                      <w:bookmarkStart w:id="42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6"/>
                    </w:p>
                  </w:txbxContent>
                </v:textbox>
              </v:shape>
            </w:pict>
          </mc:Fallback>
        </mc:AlternateContent>
      </w:r>
      <w:r>
        <w:rPr>
          <w:noProof/>
          <w:lang w:val="es-AR"/>
        </w:rPr>
        <w:drawing>
          <wp:anchor distT="0" distB="0" distL="114300" distR="114300" simplePos="0" relativeHeight="251883520" behindDoc="0" locked="0" layoutInCell="1" allowOverlap="1" wp14:anchorId="0B58789C" wp14:editId="7741F71E">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6592" behindDoc="0" locked="0" layoutInCell="1" allowOverlap="1" wp14:anchorId="56EB8653" wp14:editId="38B238FA">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88640" behindDoc="0" locked="0" layoutInCell="1" allowOverlap="1" wp14:anchorId="46392439" wp14:editId="2840AB0F">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766C2DE1" w:rsidR="00907AAD" w:rsidRPr="00267C4F" w:rsidRDefault="00907AAD" w:rsidP="00267C4F">
                            <w:pPr>
                              <w:pStyle w:val="Descripcin"/>
                              <w:jc w:val="center"/>
                              <w:rPr>
                                <w:i w:val="0"/>
                                <w:noProof/>
                                <w:color w:val="000000" w:themeColor="text1"/>
                                <w:sz w:val="32"/>
                                <w:szCs w:val="24"/>
                              </w:rPr>
                            </w:pPr>
                            <w:bookmarkStart w:id="427" w:name="_Ref172511499"/>
                            <w:bookmarkStart w:id="428"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1" type="#_x0000_t202" style="position:absolute;left:0;text-align:left;margin-left:4.15pt;margin-top:8.45pt;width:481.9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766C2DE1" w:rsidR="00907AAD" w:rsidRPr="00267C4F" w:rsidRDefault="00907AAD" w:rsidP="00267C4F">
                      <w:pPr>
                        <w:pStyle w:val="Descripcin"/>
                        <w:jc w:val="center"/>
                        <w:rPr>
                          <w:i w:val="0"/>
                          <w:noProof/>
                          <w:color w:val="000000" w:themeColor="text1"/>
                          <w:sz w:val="32"/>
                          <w:szCs w:val="24"/>
                        </w:rPr>
                      </w:pPr>
                      <w:bookmarkStart w:id="429" w:name="_Ref172511499"/>
                      <w:bookmarkStart w:id="43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31" w:name="_Ref172511301"/>
            <w:bookmarkStart w:id="432"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r>
              <w:t>Jumpers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Bornera de entrada de Vba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2D6D3B26" w:rsidR="00EE0BEB" w:rsidRPr="00EE0BEB" w:rsidRDefault="00EE0BEB" w:rsidP="00EE0BEB">
      <w:pPr>
        <w:pStyle w:val="Descripcin"/>
        <w:keepNext/>
        <w:ind w:left="1134" w:right="1133" w:firstLine="0"/>
        <w:jc w:val="center"/>
        <w:rPr>
          <w:i w:val="0"/>
        </w:rPr>
      </w:pPr>
      <w:bookmarkStart w:id="433" w:name="_Toc172884145"/>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431"/>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32"/>
      <w:bookmarkEnd w:id="433"/>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4402430" w:rsidR="006C597D" w:rsidRDefault="00574781" w:rsidP="006C597D">
      <w:pPr>
        <w:pStyle w:val="Ttulo2"/>
        <w:numPr>
          <w:ilvl w:val="1"/>
          <w:numId w:val="1"/>
        </w:numPr>
        <w:ind w:left="2552" w:right="2267" w:hanging="567"/>
        <w:rPr>
          <w:lang w:val="es-AR"/>
        </w:rPr>
      </w:pPr>
      <w:bookmarkStart w:id="434" w:name="_Toc172884100"/>
      <w:r>
        <w:rPr>
          <w:lang w:val="es-AR"/>
        </w:rPr>
        <w:lastRenderedPageBreak/>
        <w:t>Consideraciones para el</w:t>
      </w:r>
      <w:r w:rsidR="006C597D">
        <w:rPr>
          <w:lang w:val="es-AR"/>
        </w:rPr>
        <w:t xml:space="preserve"> ensayo</w:t>
      </w:r>
      <w:r>
        <w:rPr>
          <w:lang w:val="es-AR"/>
        </w:rPr>
        <w:t xml:space="preserve"> del prototipo</w:t>
      </w:r>
      <w:bookmarkEnd w:id="434"/>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Ohms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915264" behindDoc="0" locked="0" layoutInCell="1" allowOverlap="1" wp14:anchorId="2BFD0CB5" wp14:editId="3FD507C6">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F85CD4E" id="Grupo 314" o:spid="_x0000_s1026" style="position:absolute;margin-left:0;margin-top:40.25pt;width:345.75pt;height:191pt;z-index:251915264;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3"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4"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917312" behindDoc="0" locked="0" layoutInCell="1" allowOverlap="1" wp14:anchorId="33DD0044" wp14:editId="108DEF86">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20BA2706" w:rsidR="00907AAD" w:rsidRPr="00294EAA" w:rsidRDefault="00907AAD" w:rsidP="00294EAA">
                            <w:pPr>
                              <w:pStyle w:val="Descripcin"/>
                              <w:ind w:firstLine="0"/>
                              <w:jc w:val="center"/>
                              <w:rPr>
                                <w:i w:val="0"/>
                                <w:noProof/>
                                <w:color w:val="000000" w:themeColor="text1"/>
                                <w:sz w:val="32"/>
                                <w:szCs w:val="24"/>
                              </w:rPr>
                            </w:pPr>
                            <w:bookmarkStart w:id="435" w:name="_Ref172760945"/>
                            <w:bookmarkStart w:id="436"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5"/>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2" type="#_x0000_t202" style="position:absolute;left:0;text-align:left;margin-left:0;margin-top:1.1pt;width:459pt;height:29.25pt;z-index:251917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20BA2706" w:rsidR="00907AAD" w:rsidRPr="00294EAA" w:rsidRDefault="00907AAD" w:rsidP="00294EAA">
                      <w:pPr>
                        <w:pStyle w:val="Descripcin"/>
                        <w:ind w:firstLine="0"/>
                        <w:jc w:val="center"/>
                        <w:rPr>
                          <w:i w:val="0"/>
                          <w:noProof/>
                          <w:color w:val="000000" w:themeColor="text1"/>
                          <w:sz w:val="32"/>
                          <w:szCs w:val="24"/>
                        </w:rPr>
                      </w:pPr>
                      <w:bookmarkStart w:id="437" w:name="_Ref172760945"/>
                      <w:bookmarkStart w:id="43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8"/>
                    </w:p>
                  </w:txbxContent>
                </v:textbox>
                <w10:wrap anchorx="margin"/>
              </v:shape>
            </w:pict>
          </mc:Fallback>
        </mc:AlternateContent>
      </w:r>
    </w:p>
    <w:p w14:paraId="79866E08" w14:textId="02B0A7FE" w:rsidR="00597630" w:rsidRDefault="00C35808" w:rsidP="005A564F">
      <w:pPr>
        <w:pStyle w:val="Ttulo1"/>
        <w:numPr>
          <w:ilvl w:val="0"/>
          <w:numId w:val="1"/>
        </w:numPr>
      </w:pPr>
      <w:bookmarkStart w:id="439" w:name="_Toc172884101"/>
      <w:r>
        <w:lastRenderedPageBreak/>
        <w:t>Ensayos realizados y re</w:t>
      </w:r>
      <w:r w:rsidR="00A933AB">
        <w:t>sultados obtenidos</w:t>
      </w:r>
      <w:bookmarkEnd w:id="439"/>
    </w:p>
    <w:p w14:paraId="1B6522FD" w14:textId="72F35FC9" w:rsidR="00A933AB" w:rsidRDefault="00A933AB" w:rsidP="005A564F">
      <w:pPr>
        <w:pStyle w:val="Ttulo2"/>
        <w:numPr>
          <w:ilvl w:val="1"/>
          <w:numId w:val="1"/>
        </w:numPr>
        <w:ind w:left="2552" w:right="2267" w:hanging="567"/>
      </w:pPr>
      <w:bookmarkStart w:id="440" w:name="_Toc172884102"/>
      <w:r>
        <w:t>Fuente de alimentación</w:t>
      </w:r>
      <w:bookmarkEnd w:id="440"/>
    </w:p>
    <w:p w14:paraId="70DA150C" w14:textId="4B6E0567" w:rsidR="00A933AB" w:rsidRDefault="00A933AB" w:rsidP="005A564F">
      <w:pPr>
        <w:pStyle w:val="Ttulo3"/>
        <w:numPr>
          <w:ilvl w:val="2"/>
          <w:numId w:val="1"/>
        </w:numPr>
      </w:pPr>
      <w:bookmarkStart w:id="441" w:name="_Toc172884103"/>
      <w:r>
        <w:t>Ensayo por etapas</w:t>
      </w:r>
      <w:r w:rsidR="009B6124">
        <w:t>,</w:t>
      </w:r>
      <w:r>
        <w:t xml:space="preserve"> en </w:t>
      </w:r>
      <w:r w:rsidR="00D43695">
        <w:t>vacío</w:t>
      </w:r>
      <w:bookmarkEnd w:id="441"/>
    </w:p>
    <w:p w14:paraId="46B60D8F" w14:textId="6388E248" w:rsidR="00C2235E" w:rsidRPr="00C2235E" w:rsidRDefault="009B6124" w:rsidP="005A564F">
      <w:pPr>
        <w:pStyle w:val="Ttulo4"/>
        <w:numPr>
          <w:ilvl w:val="3"/>
          <w:numId w:val="1"/>
        </w:numPr>
      </w:pPr>
      <w:r>
        <w:t>Doblador de tensión</w:t>
      </w:r>
    </w:p>
    <w:p w14:paraId="686CD4DE" w14:textId="628ABD53" w:rsidR="00A933AB" w:rsidRPr="00C2235E" w:rsidRDefault="00DA00B4" w:rsidP="005A564F">
      <w:pPr>
        <w:pStyle w:val="Ttulo4"/>
        <w:numPr>
          <w:ilvl w:val="3"/>
          <w:numId w:val="1"/>
        </w:numPr>
        <w:rPr>
          <w:color w:val="000000" w:themeColor="text1"/>
        </w:rPr>
      </w:pPr>
      <w:r>
        <w:rPr>
          <w:color w:val="000000" w:themeColor="text1"/>
        </w:rPr>
        <w:t>Salidas AT en l</w:t>
      </w:r>
      <w:r w:rsidR="00A933AB" w:rsidRPr="00C2235E">
        <w:rPr>
          <w:color w:val="000000" w:themeColor="text1"/>
        </w:rPr>
        <w:t>azo abierto</w:t>
      </w:r>
    </w:p>
    <w:p w14:paraId="5E503A98" w14:textId="6D3BCBE6" w:rsidR="00A933AB" w:rsidRPr="00C2235E" w:rsidRDefault="00DA00B4" w:rsidP="005A564F">
      <w:pPr>
        <w:pStyle w:val="Ttulo4"/>
        <w:numPr>
          <w:ilvl w:val="3"/>
          <w:numId w:val="1"/>
        </w:numPr>
        <w:rPr>
          <w:color w:val="000000" w:themeColor="text1"/>
        </w:rPr>
      </w:pPr>
      <w:r>
        <w:rPr>
          <w:color w:val="000000" w:themeColor="text1"/>
        </w:rPr>
        <w:t>Salidas AT en l</w:t>
      </w:r>
      <w:r w:rsidR="00A933AB" w:rsidRPr="00C2235E">
        <w:rPr>
          <w:color w:val="000000" w:themeColor="text1"/>
        </w:rPr>
        <w:t>azo cerrado</w:t>
      </w:r>
    </w:p>
    <w:p w14:paraId="7589B7CC" w14:textId="6CBED876" w:rsidR="00A933AB" w:rsidRDefault="00907AAD" w:rsidP="005A564F">
      <w:pPr>
        <w:pStyle w:val="Ttulo3"/>
        <w:numPr>
          <w:ilvl w:val="2"/>
          <w:numId w:val="1"/>
        </w:numPr>
      </w:pPr>
      <w:bookmarkStart w:id="442" w:name="_Toc172884104"/>
      <w:r>
        <w:t>R</w:t>
      </w:r>
      <w:bookmarkStart w:id="443" w:name="_GoBack"/>
      <w:bookmarkEnd w:id="443"/>
      <w:r w:rsidR="00A933AB">
        <w:t>egulación</w:t>
      </w:r>
      <w:r w:rsidR="004E66A7">
        <w:t xml:space="preserve"> de carga</w:t>
      </w:r>
      <w:bookmarkEnd w:id="442"/>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772403F" w:rsidR="00C2235E" w:rsidRDefault="00C2235E" w:rsidP="005A564F">
      <w:pPr>
        <w:pStyle w:val="Ttulo3"/>
        <w:numPr>
          <w:ilvl w:val="2"/>
          <w:numId w:val="1"/>
        </w:numPr>
      </w:pPr>
      <w:bookmarkStart w:id="444" w:name="_Toc172884105"/>
      <w:r>
        <w:t>Rendimiento</w:t>
      </w:r>
      <w:bookmarkEnd w:id="444"/>
    </w:p>
    <w:p w14:paraId="1DC1ECD4" w14:textId="664DFED3" w:rsidR="00A06DA7" w:rsidRPr="00C2235E" w:rsidRDefault="001B2E2E" w:rsidP="005A564F">
      <w:pPr>
        <w:pStyle w:val="Ttulo4"/>
        <w:numPr>
          <w:ilvl w:val="3"/>
          <w:numId w:val="1"/>
        </w:numPr>
        <w:rPr>
          <w:color w:val="000000" w:themeColor="text1"/>
        </w:rPr>
      </w:pPr>
      <w:r>
        <w:rPr>
          <w:color w:val="000000" w:themeColor="text1"/>
        </w:rPr>
        <w:t>Análisis de consumo en vacío para l</w:t>
      </w:r>
      <w:r w:rsidR="00A06DA7" w:rsidRPr="00C2235E">
        <w:rPr>
          <w:color w:val="000000" w:themeColor="text1"/>
        </w:rPr>
        <w:t>azo abierto</w:t>
      </w:r>
      <w:r w:rsidR="00956897">
        <w:rPr>
          <w:color w:val="000000" w:themeColor="text1"/>
        </w:rPr>
        <w:t xml:space="preserve"> </w:t>
      </w:r>
      <w:r>
        <w:rPr>
          <w:color w:val="000000" w:themeColor="text1"/>
        </w:rPr>
        <w:t>y cerrado</w:t>
      </w:r>
    </w:p>
    <w:p w14:paraId="4D6E5BBB" w14:textId="572A2495" w:rsidR="00A06DA7" w:rsidRDefault="001B2E2E" w:rsidP="005A564F">
      <w:pPr>
        <w:pStyle w:val="Ttulo4"/>
        <w:numPr>
          <w:ilvl w:val="3"/>
          <w:numId w:val="1"/>
        </w:numPr>
        <w:rPr>
          <w:color w:val="000000" w:themeColor="text1"/>
        </w:rPr>
      </w:pPr>
      <w:r>
        <w:rPr>
          <w:color w:val="000000" w:themeColor="text1"/>
        </w:rPr>
        <w:t>Análisis de rendimiento para cargas de prueba equilibradas</w:t>
      </w:r>
    </w:p>
    <w:p w14:paraId="1AA77DDE" w14:textId="269479DA" w:rsidR="001B2E2E" w:rsidRDefault="001B2E2E" w:rsidP="001B2E2E">
      <w:pPr>
        <w:pStyle w:val="Ttulo4"/>
        <w:numPr>
          <w:ilvl w:val="3"/>
          <w:numId w:val="1"/>
        </w:numPr>
        <w:rPr>
          <w:color w:val="000000" w:themeColor="text1"/>
        </w:rPr>
      </w:pPr>
      <w:r>
        <w:rPr>
          <w:color w:val="000000" w:themeColor="text1"/>
        </w:rPr>
        <w:t>Análisis de rendimiento para cargas de prueba desequilibradas</w:t>
      </w:r>
    </w:p>
    <w:p w14:paraId="277BE5C3" w14:textId="77777777" w:rsidR="001B2E2E" w:rsidRPr="001B2E2E" w:rsidRDefault="001B2E2E" w:rsidP="001B2E2E"/>
    <w:p w14:paraId="5C01114B" w14:textId="4EFBF77A" w:rsidR="00C2235E" w:rsidRPr="00956897" w:rsidRDefault="00956897" w:rsidP="005A564F">
      <w:pPr>
        <w:pStyle w:val="Ttulo4"/>
        <w:numPr>
          <w:ilvl w:val="3"/>
          <w:numId w:val="1"/>
        </w:numPr>
        <w:rPr>
          <w:color w:val="000000" w:themeColor="text1"/>
        </w:rPr>
      </w:pPr>
      <w:r>
        <w:rPr>
          <w:color w:val="000000" w:themeColor="text1"/>
        </w:rPr>
        <w:lastRenderedPageBreak/>
        <w:t xml:space="preserve">Lazo cerrado con Bloque </w:t>
      </w:r>
      <w:proofErr w:type="gramStart"/>
      <w:r>
        <w:rPr>
          <w:color w:val="000000" w:themeColor="text1"/>
        </w:rPr>
        <w:t>A</w:t>
      </w:r>
      <w:proofErr w:type="gramEnd"/>
      <w:r>
        <w:rPr>
          <w:color w:val="000000" w:themeColor="text1"/>
        </w:rPr>
        <w:t xml:space="preserve"> conectado (en “reposo” y </w:t>
      </w:r>
      <w:r w:rsidR="00591E06">
        <w:rPr>
          <w:color w:val="000000" w:themeColor="text1"/>
        </w:rPr>
        <w:t>en “operación”</w:t>
      </w:r>
      <w:r>
        <w:rPr>
          <w:color w:val="000000" w:themeColor="text1"/>
        </w:rPr>
        <w:t>)</w:t>
      </w:r>
    </w:p>
    <w:p w14:paraId="4457A279" w14:textId="29735B74" w:rsidR="00597630" w:rsidRDefault="00C2235E" w:rsidP="005A564F">
      <w:pPr>
        <w:pStyle w:val="Ttulo2"/>
        <w:numPr>
          <w:ilvl w:val="1"/>
          <w:numId w:val="1"/>
        </w:numPr>
        <w:ind w:left="2552" w:right="2267" w:hanging="567"/>
      </w:pPr>
      <w:bookmarkStart w:id="445" w:name="_Toc172884106"/>
      <w:r>
        <w:t>Electroestimulador</w:t>
      </w:r>
      <w:r w:rsidR="00F01EEB">
        <w:t>: ensayo</w:t>
      </w:r>
      <w:r w:rsidR="00B85C28">
        <w:t xml:space="preserve"> con </w:t>
      </w:r>
      <w:r>
        <w:t>cargas de prueba</w:t>
      </w:r>
      <w:bookmarkEnd w:id="445"/>
    </w:p>
    <w:p w14:paraId="7100C323" w14:textId="17C7BCD7" w:rsidR="00597630" w:rsidRDefault="00BC4754" w:rsidP="005A564F">
      <w:pPr>
        <w:pStyle w:val="Ttulo3"/>
        <w:numPr>
          <w:ilvl w:val="2"/>
          <w:numId w:val="1"/>
        </w:numPr>
      </w:pPr>
      <w:bookmarkStart w:id="446" w:name="_Toc172884107"/>
      <w:r>
        <w:t>Ensayo por etapas</w:t>
      </w:r>
      <w:bookmarkEnd w:id="446"/>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993F85B" w:rsidR="00597630" w:rsidRDefault="00BC4754" w:rsidP="005A564F">
      <w:pPr>
        <w:pStyle w:val="Ttulo3"/>
        <w:numPr>
          <w:ilvl w:val="2"/>
          <w:numId w:val="1"/>
        </w:numPr>
      </w:pPr>
      <w:bookmarkStart w:id="447" w:name="_Toc172884108"/>
      <w:r>
        <w:t>Relevamiento de respuesta con cargas de prueba</w:t>
      </w:r>
      <w:bookmarkEnd w:id="447"/>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459378D3" w:rsidR="00B85C28" w:rsidRDefault="00B85C28" w:rsidP="005A564F">
      <w:pPr>
        <w:pStyle w:val="Ttulo2"/>
        <w:numPr>
          <w:ilvl w:val="1"/>
          <w:numId w:val="1"/>
        </w:numPr>
        <w:ind w:left="2552" w:right="2267" w:hanging="567"/>
      </w:pPr>
      <w:bookmarkStart w:id="448" w:name="_Toc172884109"/>
      <w:r>
        <w:t xml:space="preserve">Electroestimulador: prueba piloto sobre </w:t>
      </w:r>
      <w:r w:rsidRPr="00931C0F">
        <w:rPr>
          <w:highlight w:val="yellow"/>
        </w:rPr>
        <w:t>sujeto/s sano/s</w:t>
      </w:r>
      <w:bookmarkEnd w:id="448"/>
    </w:p>
    <w:p w14:paraId="30080C0F" w14:textId="58751B58" w:rsidR="00B85C28" w:rsidRPr="00B85C28" w:rsidRDefault="00B85C28" w:rsidP="005A564F">
      <w:pPr>
        <w:pStyle w:val="Ttulo3"/>
        <w:numPr>
          <w:ilvl w:val="2"/>
          <w:numId w:val="1"/>
        </w:numPr>
      </w:pPr>
      <w:bookmarkStart w:id="449" w:name="_Toc172884110"/>
      <w:r>
        <w:t>Características</w:t>
      </w:r>
      <w:r w:rsidR="008F359C">
        <w:t xml:space="preserve"> del </w:t>
      </w:r>
      <w:r w:rsidR="008F359C" w:rsidRPr="008F359C">
        <w:rPr>
          <w:highlight w:val="yellow"/>
        </w:rPr>
        <w:t>sujeto/grupo de ensayo</w:t>
      </w:r>
      <w:bookmarkEnd w:id="449"/>
    </w:p>
    <w:p w14:paraId="550B9A3A" w14:textId="02169322" w:rsidR="00597630" w:rsidRDefault="008F359C" w:rsidP="005A564F">
      <w:pPr>
        <w:pStyle w:val="Ttulo3"/>
        <w:numPr>
          <w:ilvl w:val="2"/>
          <w:numId w:val="1"/>
        </w:numPr>
      </w:pPr>
      <w:bookmarkStart w:id="450" w:name="_Toc172884111"/>
      <w:r>
        <w:t>Banco de pruebas</w:t>
      </w:r>
      <w:bookmarkEnd w:id="450"/>
    </w:p>
    <w:p w14:paraId="512D3E03" w14:textId="29CBCDCA" w:rsidR="008F359C" w:rsidRDefault="00931C0F" w:rsidP="005A564F">
      <w:pPr>
        <w:pStyle w:val="Ttulo3"/>
        <w:numPr>
          <w:ilvl w:val="2"/>
          <w:numId w:val="1"/>
        </w:numPr>
      </w:pPr>
      <w:r>
        <w:t>Resultados obtenidos</w:t>
      </w:r>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D5320F5" w14:textId="77777777" w:rsidR="00114D0B" w:rsidRPr="00114D0B" w:rsidRDefault="00114D0B" w:rsidP="00D30AB4">
      <w:pPr>
        <w:ind w:firstLine="0"/>
      </w:pPr>
    </w:p>
    <w:p w14:paraId="39287BF0" w14:textId="0AA29933" w:rsidR="00597630" w:rsidRDefault="00114D0B" w:rsidP="005A564F">
      <w:pPr>
        <w:pStyle w:val="Ttulo1"/>
        <w:numPr>
          <w:ilvl w:val="0"/>
          <w:numId w:val="1"/>
        </w:numPr>
      </w:pPr>
      <w:bookmarkStart w:id="451" w:name="_Toc172884113"/>
      <w:r>
        <w:lastRenderedPageBreak/>
        <w:t>Discusión</w:t>
      </w:r>
      <w:r w:rsidR="00931C0F">
        <w:t xml:space="preserve"> de resultados</w:t>
      </w:r>
      <w:r>
        <w:t>, conclusiones y trabajo a futuro</w:t>
      </w:r>
      <w:bookmarkEnd w:id="451"/>
    </w:p>
    <w:p w14:paraId="44D3BCDD" w14:textId="28E00276" w:rsidR="00114D0B" w:rsidRDefault="00114D0B" w:rsidP="005A564F">
      <w:pPr>
        <w:pStyle w:val="Ttulo2"/>
        <w:numPr>
          <w:ilvl w:val="1"/>
          <w:numId w:val="1"/>
        </w:numPr>
        <w:ind w:left="2552" w:right="2267" w:hanging="567"/>
      </w:pPr>
      <w:bookmarkStart w:id="452" w:name="_Toc172884114"/>
      <w:r>
        <w:t>Discusión de resultados</w:t>
      </w:r>
      <w:bookmarkEnd w:id="452"/>
    </w:p>
    <w:p w14:paraId="192BA001" w14:textId="1B655EC7" w:rsidR="00114D0B" w:rsidRPr="00114D0B" w:rsidRDefault="00114D0B" w:rsidP="005A564F">
      <w:pPr>
        <w:pStyle w:val="Ttulo2"/>
        <w:numPr>
          <w:ilvl w:val="1"/>
          <w:numId w:val="1"/>
        </w:numPr>
        <w:ind w:left="2552" w:right="2267" w:hanging="567"/>
      </w:pPr>
      <w:bookmarkStart w:id="453" w:name="_Toc172884115"/>
      <w:r>
        <w:t>Conclusiones del proyecto</w:t>
      </w:r>
      <w:bookmarkEnd w:id="453"/>
    </w:p>
    <w:p w14:paraId="612769FF" w14:textId="126E91AB" w:rsidR="00597630" w:rsidRDefault="00114D0B" w:rsidP="005A564F">
      <w:pPr>
        <w:pStyle w:val="Ttulo2"/>
        <w:numPr>
          <w:ilvl w:val="1"/>
          <w:numId w:val="1"/>
        </w:numPr>
        <w:ind w:left="2552" w:right="2267" w:hanging="567"/>
      </w:pPr>
      <w:bookmarkStart w:id="454" w:name="_Toc172884116"/>
      <w:r>
        <w:t>Trabajos a futuro</w:t>
      </w:r>
      <w:bookmarkEnd w:id="454"/>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65DEE1BB" w:rsidR="00F0100E" w:rsidRDefault="0082028E" w:rsidP="00597630">
      <w:pPr>
        <w:pStyle w:val="Ttulo2"/>
        <w:ind w:right="2267"/>
        <w:jc w:val="both"/>
      </w:pPr>
      <w:bookmarkStart w:id="455" w:name="_Toc172884117"/>
      <w:r>
        <w:lastRenderedPageBreak/>
        <w:t>Apendi</w:t>
      </w:r>
      <w:r w:rsidR="4CA20F83">
        <w:t>ce</w:t>
      </w:r>
      <w:bookmarkEnd w:id="455"/>
    </w:p>
    <w:p w14:paraId="38B9801C" w14:textId="152328F9" w:rsidR="00F0100E" w:rsidRDefault="4CA20F83">
      <w:pPr>
        <w:pStyle w:val="Ttulo2"/>
      </w:pPr>
      <w:bookmarkStart w:id="456" w:name="_Toc172884118"/>
      <w:r>
        <w:t xml:space="preserve">A.1   </w:t>
      </w:r>
      <w:bookmarkEnd w:id="456"/>
      <w:r w:rsidR="00931C0F">
        <w:t>Código fuente del PSoC4.</w:t>
      </w:r>
    </w:p>
    <w:p w14:paraId="3F748FAF" w14:textId="688CEF73" w:rsidR="00F0100E" w:rsidRDefault="4CA20F83">
      <w:pPr>
        <w:pStyle w:val="Ttulo3"/>
      </w:pPr>
      <w:bookmarkStart w:id="457" w:name="_Toc172884119"/>
      <w:r>
        <w:t>A.1.1   Título 3 en un apéndice</w:t>
      </w:r>
      <w:bookmarkEnd w:id="457"/>
    </w:p>
    <w:p w14:paraId="75B8FA6C" w14:textId="2F2C6161"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95"/>
          <w:footerReference w:type="default" r:id="rId196"/>
          <w:type w:val="continuous"/>
          <w:pgSz w:w="11906" w:h="16838"/>
          <w:pgMar w:top="1418" w:right="1134" w:bottom="1418" w:left="1134" w:header="720" w:footer="170" w:gutter="0"/>
          <w:cols w:space="720"/>
          <w:docGrid w:linePitch="326"/>
        </w:sectPr>
      </w:pPr>
    </w:p>
    <w:p w14:paraId="353FB9CA" w14:textId="6CA399BF" w:rsidR="00931C0F" w:rsidRDefault="00931C0F" w:rsidP="00931C0F">
      <w:pPr>
        <w:pStyle w:val="Ttulo2"/>
      </w:pPr>
      <w:r>
        <w:t>A.2 Trabajo publicado</w:t>
      </w:r>
    </w:p>
    <w:p w14:paraId="3D77E1B6" w14:textId="61ABFD88" w:rsidR="00931C0F" w:rsidRDefault="00931C0F" w:rsidP="00931C0F">
      <w:pPr>
        <w:pStyle w:val="Ttulo3"/>
      </w:pPr>
      <w:r>
        <w:t>A.2.1   Título 3 en un apéndice</w:t>
      </w:r>
    </w:p>
    <w:p w14:paraId="3B1AD384" w14:textId="51FF7395" w:rsidR="00931C0F" w:rsidRDefault="00931C0F" w:rsidP="00931C0F">
      <w:pPr>
        <w:pStyle w:val="Ttulo4"/>
      </w:pPr>
      <w:r>
        <w:t>A.2.1.1   Título 4 en un apéndice</w:t>
      </w:r>
    </w:p>
    <w:p w14:paraId="0F3144F9" w14:textId="77777777" w:rsidR="00931C0F" w:rsidRDefault="00931C0F" w:rsidP="00931C0F">
      <w:r>
        <w:t>Todas las entidades numerables, tales como ecuaciones (ver ec. (A-1)), secciones, figuras y tablas, deben incluir el número de apéndice.</w:t>
      </w:r>
    </w:p>
    <w:p w14:paraId="702FCC03" w14:textId="77777777" w:rsidR="00931C0F" w:rsidRDefault="00931C0F" w:rsidP="00931C0F">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74B27AD5" w14:textId="77777777" w:rsidR="00931C0F" w:rsidRDefault="00931C0F" w:rsidP="00931C0F">
      <w:r>
        <w:t>Normal</w:t>
      </w:r>
    </w:p>
    <w:p w14:paraId="7E1F455F" w14:textId="77777777" w:rsidR="00931C0F" w:rsidRDefault="00931C0F" w:rsidP="00931C0F">
      <w:r>
        <w:t>Normal</w:t>
      </w: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458" w:name="_Toc172884120"/>
      <w:r>
        <w:lastRenderedPageBreak/>
        <w:t>Referencias</w:t>
      </w:r>
      <w:bookmarkEnd w:id="458"/>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vol. 35, núm. 2, pp. 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xml:space="preserve">, pp. 5827–5830, 2010, </w:t>
      </w:r>
      <w:r w:rsidRPr="005E59A7">
        <w:rPr>
          <w:noProof/>
          <w:lang w:val="en-GB"/>
        </w:rPr>
        <w:lastRenderedPageBreak/>
        <w:t>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Proc. - 10th Symp. Haptic 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w:t>
      </w:r>
      <w:r w:rsidRPr="009C654C">
        <w:rPr>
          <w:noProof/>
        </w:rPr>
        <w:lastRenderedPageBreak/>
        <w:t xml:space="preserve">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97"/>
      <w:footerReference w:type="default" r:id="rId198"/>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85D211" w14:textId="77777777" w:rsidR="004877E0" w:rsidRDefault="004877E0">
      <w:pPr>
        <w:spacing w:after="0" w:line="240" w:lineRule="auto"/>
      </w:pPr>
      <w:r>
        <w:separator/>
      </w:r>
    </w:p>
  </w:endnote>
  <w:endnote w:type="continuationSeparator" w:id="0">
    <w:p w14:paraId="5EBFD14B" w14:textId="77777777" w:rsidR="004877E0" w:rsidRDefault="0048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907AAD" w:rsidRDefault="00907AAD"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907AAD" w:rsidRDefault="00907AAD"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907AAD" w:rsidRPr="00614D9D" w:rsidRDefault="00907AAD">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82705B">
      <w:rPr>
        <w:caps/>
        <w:noProof/>
        <w:color w:val="000000" w:themeColor="text1"/>
      </w:rPr>
      <w:t>2</w:t>
    </w:r>
    <w:r w:rsidRPr="00614D9D">
      <w:rPr>
        <w:caps/>
        <w:color w:val="000000" w:themeColor="text1"/>
      </w:rPr>
      <w:fldChar w:fldCharType="end"/>
    </w:r>
  </w:p>
  <w:p w14:paraId="5BEA9880" w14:textId="31468F25" w:rsidR="00907AAD" w:rsidRDefault="00907AAD"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907AAD" w:rsidRDefault="00907AAD">
    <w:pPr>
      <w:pStyle w:val="Piedepgina"/>
      <w:jc w:val="center"/>
    </w:pPr>
  </w:p>
  <w:p w14:paraId="69944FBE" w14:textId="6BA54DDB" w:rsidR="00907AAD" w:rsidRDefault="00907AAD"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907AAD" w:rsidRPr="00614D9D" w:rsidRDefault="00907AAD">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82705B">
      <w:rPr>
        <w:caps/>
        <w:noProof/>
        <w:color w:val="000000" w:themeColor="text1"/>
      </w:rPr>
      <w:t>53</w:t>
    </w:r>
    <w:r w:rsidRPr="00614D9D">
      <w:rPr>
        <w:caps/>
        <w:color w:val="000000" w:themeColor="text1"/>
      </w:rPr>
      <w:fldChar w:fldCharType="end"/>
    </w:r>
  </w:p>
  <w:p w14:paraId="28B9DFD5" w14:textId="07206A1E" w:rsidR="00907AAD" w:rsidRDefault="00907AAD"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907AAD" w:rsidRDefault="00907AAD">
        <w:pPr>
          <w:pStyle w:val="Piedepgina"/>
          <w:jc w:val="center"/>
        </w:pPr>
        <w:r>
          <w:fldChar w:fldCharType="begin"/>
        </w:r>
        <w:r>
          <w:instrText>PAGE   \* MERGEFORMAT</w:instrText>
        </w:r>
        <w:r>
          <w:fldChar w:fldCharType="separate"/>
        </w:r>
        <w:r w:rsidR="0082705B">
          <w:rPr>
            <w:noProof/>
          </w:rPr>
          <w:t>138</w:t>
        </w:r>
        <w:r>
          <w:fldChar w:fldCharType="end"/>
        </w:r>
      </w:p>
    </w:sdtContent>
  </w:sdt>
  <w:p w14:paraId="50EEBDE6" w14:textId="10F566E3" w:rsidR="00907AAD" w:rsidRDefault="00907AAD"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1CCC9008" w14:textId="77777777" w:rsidTr="4CA20F83">
      <w:trPr>
        <w:trHeight w:val="300"/>
      </w:trPr>
      <w:tc>
        <w:tcPr>
          <w:tcW w:w="3210" w:type="dxa"/>
        </w:tcPr>
        <w:p w14:paraId="21EF4903" w14:textId="5347ABDD" w:rsidR="00907AAD" w:rsidRDefault="00907AAD" w:rsidP="4CA20F83">
          <w:pPr>
            <w:pStyle w:val="Encabezado"/>
            <w:ind w:left="-115"/>
            <w:jc w:val="left"/>
          </w:pPr>
        </w:p>
      </w:tc>
      <w:tc>
        <w:tcPr>
          <w:tcW w:w="3210" w:type="dxa"/>
        </w:tcPr>
        <w:p w14:paraId="28E20EB4" w14:textId="485E8D82" w:rsidR="00907AAD" w:rsidRDefault="00907AAD" w:rsidP="4CA20F83">
          <w:pPr>
            <w:pStyle w:val="Encabezado"/>
            <w:jc w:val="center"/>
          </w:pPr>
        </w:p>
      </w:tc>
      <w:tc>
        <w:tcPr>
          <w:tcW w:w="3210" w:type="dxa"/>
        </w:tcPr>
        <w:p w14:paraId="19D0F3B9" w14:textId="6E1D4CF5" w:rsidR="00907AAD" w:rsidRDefault="00907AAD" w:rsidP="4CA20F83">
          <w:pPr>
            <w:pStyle w:val="Encabezado"/>
            <w:ind w:right="-115"/>
            <w:jc w:val="right"/>
          </w:pPr>
        </w:p>
      </w:tc>
    </w:tr>
  </w:tbl>
  <w:p w14:paraId="1FB7FDE7" w14:textId="42F1AFBF" w:rsidR="00907AAD" w:rsidRDefault="00907AAD"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2913E2" w14:textId="77777777" w:rsidR="004877E0" w:rsidRDefault="004877E0">
      <w:pPr>
        <w:spacing w:after="0" w:line="240" w:lineRule="auto"/>
      </w:pPr>
      <w:r>
        <w:separator/>
      </w:r>
    </w:p>
  </w:footnote>
  <w:footnote w:type="continuationSeparator" w:id="0">
    <w:p w14:paraId="5B6185D9" w14:textId="77777777" w:rsidR="004877E0" w:rsidRDefault="004877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907AAD" w:rsidRDefault="00907AAD"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907AAD" w:rsidRDefault="00907AAD"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3E871EB8" w14:textId="77777777" w:rsidTr="4CA20F83">
      <w:trPr>
        <w:trHeight w:val="300"/>
      </w:trPr>
      <w:tc>
        <w:tcPr>
          <w:tcW w:w="3210" w:type="dxa"/>
        </w:tcPr>
        <w:p w14:paraId="05319AE1" w14:textId="3B17DF01" w:rsidR="00907AAD" w:rsidRDefault="00907AAD" w:rsidP="4CA20F83">
          <w:pPr>
            <w:pStyle w:val="Encabezado"/>
            <w:ind w:left="-115"/>
            <w:jc w:val="left"/>
          </w:pPr>
        </w:p>
      </w:tc>
      <w:tc>
        <w:tcPr>
          <w:tcW w:w="3210" w:type="dxa"/>
        </w:tcPr>
        <w:p w14:paraId="3384563F" w14:textId="131C776F" w:rsidR="00907AAD" w:rsidRDefault="00907AAD" w:rsidP="4CA20F83">
          <w:pPr>
            <w:pStyle w:val="Encabezado"/>
            <w:jc w:val="center"/>
          </w:pPr>
        </w:p>
      </w:tc>
      <w:tc>
        <w:tcPr>
          <w:tcW w:w="3210" w:type="dxa"/>
        </w:tcPr>
        <w:p w14:paraId="73A39868" w14:textId="729D31AB" w:rsidR="00907AAD" w:rsidRDefault="00907AAD" w:rsidP="4CA20F83">
          <w:pPr>
            <w:pStyle w:val="Encabezado"/>
            <w:ind w:right="-115"/>
            <w:jc w:val="right"/>
          </w:pPr>
        </w:p>
      </w:tc>
    </w:tr>
  </w:tbl>
  <w:p w14:paraId="1FB29302" w14:textId="4F093379" w:rsidR="00907AAD" w:rsidRDefault="00907AAD"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3CEEDF0B" w14:textId="77777777" w:rsidTr="4CA20F83">
      <w:trPr>
        <w:trHeight w:val="300"/>
      </w:trPr>
      <w:tc>
        <w:tcPr>
          <w:tcW w:w="3210" w:type="dxa"/>
        </w:tcPr>
        <w:p w14:paraId="2D49E0A9" w14:textId="34C3304B" w:rsidR="00907AAD" w:rsidRDefault="00907AAD" w:rsidP="4CA20F83">
          <w:pPr>
            <w:pStyle w:val="Encabezado"/>
            <w:ind w:left="-115"/>
            <w:jc w:val="left"/>
          </w:pPr>
        </w:p>
      </w:tc>
      <w:tc>
        <w:tcPr>
          <w:tcW w:w="3210" w:type="dxa"/>
        </w:tcPr>
        <w:p w14:paraId="63CDF9BF" w14:textId="47EC6B5A" w:rsidR="00907AAD" w:rsidRDefault="00907AAD" w:rsidP="4CA20F83">
          <w:pPr>
            <w:pStyle w:val="Encabezado"/>
            <w:jc w:val="center"/>
          </w:pPr>
        </w:p>
      </w:tc>
      <w:tc>
        <w:tcPr>
          <w:tcW w:w="3210" w:type="dxa"/>
        </w:tcPr>
        <w:p w14:paraId="6E24D5C0" w14:textId="6CC45996" w:rsidR="00907AAD" w:rsidRDefault="00907AAD" w:rsidP="4CA20F83">
          <w:pPr>
            <w:pStyle w:val="Encabezado"/>
            <w:ind w:right="-115"/>
            <w:jc w:val="right"/>
          </w:pPr>
        </w:p>
      </w:tc>
    </w:tr>
  </w:tbl>
  <w:p w14:paraId="698AB86B" w14:textId="4CA6C12C" w:rsidR="00907AAD" w:rsidRDefault="00907AAD"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6DB7043D" w14:textId="77777777" w:rsidTr="4CA20F83">
      <w:trPr>
        <w:trHeight w:val="300"/>
      </w:trPr>
      <w:tc>
        <w:tcPr>
          <w:tcW w:w="3210" w:type="dxa"/>
        </w:tcPr>
        <w:p w14:paraId="27F03DD5" w14:textId="00495C95" w:rsidR="00907AAD" w:rsidRDefault="00907AAD" w:rsidP="4CA20F83">
          <w:pPr>
            <w:pStyle w:val="Encabezado"/>
            <w:ind w:left="-115"/>
            <w:jc w:val="left"/>
          </w:pPr>
        </w:p>
      </w:tc>
      <w:tc>
        <w:tcPr>
          <w:tcW w:w="3210" w:type="dxa"/>
        </w:tcPr>
        <w:p w14:paraId="063A7D1E" w14:textId="452D0D98" w:rsidR="00907AAD" w:rsidRDefault="00907AAD" w:rsidP="4CA20F83">
          <w:pPr>
            <w:pStyle w:val="Encabezado"/>
            <w:jc w:val="center"/>
          </w:pPr>
        </w:p>
      </w:tc>
      <w:tc>
        <w:tcPr>
          <w:tcW w:w="3210" w:type="dxa"/>
        </w:tcPr>
        <w:p w14:paraId="3D4EA7E7" w14:textId="7B1FBA9B" w:rsidR="00907AAD" w:rsidRDefault="00907AAD" w:rsidP="4CA20F83">
          <w:pPr>
            <w:pStyle w:val="Encabezado"/>
            <w:ind w:right="-115"/>
            <w:jc w:val="right"/>
          </w:pPr>
        </w:p>
      </w:tc>
    </w:tr>
  </w:tbl>
  <w:p w14:paraId="4FD3D144" w14:textId="5E43B609" w:rsidR="00907AAD" w:rsidRDefault="00907AAD"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6DC386CF" w14:textId="77777777" w:rsidTr="4CA20F83">
      <w:trPr>
        <w:trHeight w:val="300"/>
      </w:trPr>
      <w:tc>
        <w:tcPr>
          <w:tcW w:w="3210" w:type="dxa"/>
        </w:tcPr>
        <w:p w14:paraId="5E193FF8" w14:textId="1C96BE5F" w:rsidR="00907AAD" w:rsidRDefault="00907AAD" w:rsidP="4CA20F83">
          <w:pPr>
            <w:pStyle w:val="Encabezado"/>
            <w:ind w:left="-115"/>
            <w:jc w:val="left"/>
          </w:pPr>
        </w:p>
      </w:tc>
      <w:tc>
        <w:tcPr>
          <w:tcW w:w="3210" w:type="dxa"/>
        </w:tcPr>
        <w:p w14:paraId="57AE7425" w14:textId="1A6F3929" w:rsidR="00907AAD" w:rsidRDefault="00907AAD" w:rsidP="4CA20F83">
          <w:pPr>
            <w:pStyle w:val="Encabezado"/>
            <w:jc w:val="center"/>
          </w:pPr>
        </w:p>
      </w:tc>
      <w:tc>
        <w:tcPr>
          <w:tcW w:w="3210" w:type="dxa"/>
        </w:tcPr>
        <w:p w14:paraId="76989B93" w14:textId="7B898150" w:rsidR="00907AAD" w:rsidRDefault="00907AAD" w:rsidP="4CA20F83">
          <w:pPr>
            <w:pStyle w:val="Encabezado"/>
            <w:ind w:right="-115"/>
            <w:jc w:val="right"/>
          </w:pPr>
        </w:p>
      </w:tc>
    </w:tr>
  </w:tbl>
  <w:p w14:paraId="6376B419" w14:textId="2247A8E0" w:rsidR="00907AAD" w:rsidRDefault="00907AAD"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0FE1F5C4" w14:textId="77777777" w:rsidTr="4CA20F83">
      <w:trPr>
        <w:trHeight w:val="300"/>
      </w:trPr>
      <w:tc>
        <w:tcPr>
          <w:tcW w:w="3210" w:type="dxa"/>
        </w:tcPr>
        <w:p w14:paraId="64393447" w14:textId="59CC5564" w:rsidR="00907AAD" w:rsidRDefault="00907AAD" w:rsidP="4CA20F83">
          <w:pPr>
            <w:pStyle w:val="Encabezado"/>
            <w:ind w:left="-115"/>
            <w:jc w:val="left"/>
          </w:pPr>
        </w:p>
      </w:tc>
      <w:tc>
        <w:tcPr>
          <w:tcW w:w="3210" w:type="dxa"/>
        </w:tcPr>
        <w:p w14:paraId="2A52E540" w14:textId="73C3F86B" w:rsidR="00907AAD" w:rsidRDefault="00907AAD" w:rsidP="4CA20F83">
          <w:pPr>
            <w:pStyle w:val="Encabezado"/>
            <w:jc w:val="center"/>
          </w:pPr>
        </w:p>
      </w:tc>
      <w:tc>
        <w:tcPr>
          <w:tcW w:w="3210" w:type="dxa"/>
        </w:tcPr>
        <w:p w14:paraId="2E0AB649" w14:textId="44662026" w:rsidR="00907AAD" w:rsidRDefault="00907AAD" w:rsidP="4CA20F83">
          <w:pPr>
            <w:pStyle w:val="Encabezado"/>
            <w:ind w:right="-115"/>
            <w:jc w:val="right"/>
          </w:pPr>
        </w:p>
      </w:tc>
    </w:tr>
  </w:tbl>
  <w:p w14:paraId="186BCA9D" w14:textId="3504C57F" w:rsidR="00907AAD" w:rsidRDefault="00907AAD"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0C92583D" w14:textId="77777777" w:rsidTr="4CA20F83">
      <w:trPr>
        <w:trHeight w:val="300"/>
      </w:trPr>
      <w:tc>
        <w:tcPr>
          <w:tcW w:w="3210" w:type="dxa"/>
        </w:tcPr>
        <w:p w14:paraId="31FBE632" w14:textId="65FD59B1" w:rsidR="00907AAD" w:rsidRDefault="00907AAD" w:rsidP="4CA20F83">
          <w:pPr>
            <w:pStyle w:val="Encabezado"/>
            <w:ind w:left="-115"/>
            <w:jc w:val="left"/>
          </w:pPr>
        </w:p>
      </w:tc>
      <w:tc>
        <w:tcPr>
          <w:tcW w:w="3210" w:type="dxa"/>
        </w:tcPr>
        <w:p w14:paraId="4748D43B" w14:textId="7AF1B705" w:rsidR="00907AAD" w:rsidRDefault="00907AAD" w:rsidP="4CA20F83">
          <w:pPr>
            <w:pStyle w:val="Encabezado"/>
            <w:jc w:val="center"/>
          </w:pPr>
        </w:p>
      </w:tc>
      <w:tc>
        <w:tcPr>
          <w:tcW w:w="3210" w:type="dxa"/>
        </w:tcPr>
        <w:p w14:paraId="6DFEA7BF" w14:textId="63E68A8D" w:rsidR="00907AAD" w:rsidRDefault="00907AAD" w:rsidP="4CA20F83">
          <w:pPr>
            <w:pStyle w:val="Encabezado"/>
            <w:ind w:right="-115"/>
            <w:jc w:val="right"/>
          </w:pPr>
        </w:p>
      </w:tc>
    </w:tr>
  </w:tbl>
  <w:p w14:paraId="279CC955" w14:textId="52339537" w:rsidR="00907AAD" w:rsidRDefault="00907AAD"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78F98245" w14:textId="77777777" w:rsidTr="4CA20F83">
      <w:trPr>
        <w:trHeight w:val="300"/>
      </w:trPr>
      <w:tc>
        <w:tcPr>
          <w:tcW w:w="3210" w:type="dxa"/>
        </w:tcPr>
        <w:p w14:paraId="33EB3904" w14:textId="3E6E02EB" w:rsidR="00907AAD" w:rsidRDefault="00907AAD" w:rsidP="4CA20F83">
          <w:pPr>
            <w:pStyle w:val="Encabezado"/>
            <w:ind w:left="-115"/>
            <w:jc w:val="left"/>
          </w:pPr>
        </w:p>
      </w:tc>
      <w:tc>
        <w:tcPr>
          <w:tcW w:w="3210" w:type="dxa"/>
        </w:tcPr>
        <w:p w14:paraId="763FFA9D" w14:textId="6EE8103E" w:rsidR="00907AAD" w:rsidRDefault="00907AAD" w:rsidP="4CA20F83">
          <w:pPr>
            <w:pStyle w:val="Encabezado"/>
            <w:jc w:val="center"/>
          </w:pPr>
        </w:p>
      </w:tc>
      <w:tc>
        <w:tcPr>
          <w:tcW w:w="3210" w:type="dxa"/>
        </w:tcPr>
        <w:p w14:paraId="5DD05333" w14:textId="6B18D638" w:rsidR="00907AAD" w:rsidRDefault="00907AAD" w:rsidP="4CA20F83">
          <w:pPr>
            <w:pStyle w:val="Encabezado"/>
            <w:ind w:right="-115"/>
            <w:jc w:val="right"/>
          </w:pPr>
        </w:p>
      </w:tc>
    </w:tr>
  </w:tbl>
  <w:p w14:paraId="6D25C90D" w14:textId="24955493" w:rsidR="00907AAD" w:rsidRDefault="00907AAD"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011BDEF1" w14:textId="77777777" w:rsidTr="4CA20F83">
      <w:trPr>
        <w:trHeight w:val="300"/>
      </w:trPr>
      <w:tc>
        <w:tcPr>
          <w:tcW w:w="3210" w:type="dxa"/>
        </w:tcPr>
        <w:p w14:paraId="694C0817" w14:textId="57AAE980" w:rsidR="00907AAD" w:rsidRDefault="00907AAD" w:rsidP="4CA20F83">
          <w:pPr>
            <w:pStyle w:val="Encabezado"/>
            <w:ind w:left="-115"/>
            <w:jc w:val="left"/>
          </w:pPr>
        </w:p>
      </w:tc>
      <w:tc>
        <w:tcPr>
          <w:tcW w:w="3210" w:type="dxa"/>
        </w:tcPr>
        <w:p w14:paraId="06AA040C" w14:textId="0C582CBD" w:rsidR="00907AAD" w:rsidRDefault="00907AAD" w:rsidP="4CA20F83">
          <w:pPr>
            <w:pStyle w:val="Encabezado"/>
            <w:jc w:val="center"/>
          </w:pPr>
        </w:p>
      </w:tc>
      <w:tc>
        <w:tcPr>
          <w:tcW w:w="3210" w:type="dxa"/>
        </w:tcPr>
        <w:p w14:paraId="34E1A110" w14:textId="4DD58893" w:rsidR="00907AAD" w:rsidRDefault="00907AAD" w:rsidP="4CA20F83">
          <w:pPr>
            <w:pStyle w:val="Encabezado"/>
            <w:ind w:right="-115"/>
            <w:jc w:val="right"/>
          </w:pPr>
        </w:p>
      </w:tc>
    </w:tr>
  </w:tbl>
  <w:p w14:paraId="7772D874" w14:textId="643C3E27" w:rsidR="00907AAD" w:rsidRDefault="00907AAD"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524770D0" w14:textId="77777777" w:rsidTr="4CA20F83">
      <w:trPr>
        <w:trHeight w:val="300"/>
      </w:trPr>
      <w:tc>
        <w:tcPr>
          <w:tcW w:w="3210" w:type="dxa"/>
        </w:tcPr>
        <w:p w14:paraId="2938BFE1" w14:textId="47D1C579" w:rsidR="00907AAD" w:rsidRDefault="00907AAD" w:rsidP="4CA20F83">
          <w:pPr>
            <w:pStyle w:val="Encabezado"/>
            <w:ind w:left="-115"/>
            <w:jc w:val="left"/>
          </w:pPr>
        </w:p>
      </w:tc>
      <w:tc>
        <w:tcPr>
          <w:tcW w:w="3210" w:type="dxa"/>
        </w:tcPr>
        <w:p w14:paraId="08991495" w14:textId="681E3ECB" w:rsidR="00907AAD" w:rsidRDefault="00907AAD" w:rsidP="4CA20F83">
          <w:pPr>
            <w:pStyle w:val="Encabezado"/>
            <w:jc w:val="center"/>
          </w:pPr>
        </w:p>
      </w:tc>
      <w:tc>
        <w:tcPr>
          <w:tcW w:w="3210" w:type="dxa"/>
        </w:tcPr>
        <w:p w14:paraId="576B32F0" w14:textId="7B32D1D6" w:rsidR="00907AAD" w:rsidRDefault="00907AAD" w:rsidP="4CA20F83">
          <w:pPr>
            <w:pStyle w:val="Encabezado"/>
            <w:ind w:right="-115"/>
            <w:jc w:val="right"/>
          </w:pPr>
        </w:p>
      </w:tc>
    </w:tr>
  </w:tbl>
  <w:p w14:paraId="3A42004C" w14:textId="436A693D" w:rsidR="00907AAD" w:rsidRDefault="00907AAD"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25A45029" w14:textId="77777777" w:rsidTr="4CA20F83">
      <w:trPr>
        <w:trHeight w:val="300"/>
      </w:trPr>
      <w:tc>
        <w:tcPr>
          <w:tcW w:w="3210" w:type="dxa"/>
        </w:tcPr>
        <w:p w14:paraId="4B2EC5B1" w14:textId="5704D773" w:rsidR="00907AAD" w:rsidRDefault="00907AAD" w:rsidP="4CA20F83">
          <w:pPr>
            <w:pStyle w:val="Encabezado"/>
            <w:ind w:left="-115"/>
            <w:jc w:val="left"/>
          </w:pPr>
        </w:p>
      </w:tc>
      <w:tc>
        <w:tcPr>
          <w:tcW w:w="3210" w:type="dxa"/>
        </w:tcPr>
        <w:p w14:paraId="34EB9AAF" w14:textId="4C6D1399" w:rsidR="00907AAD" w:rsidRDefault="00907AAD" w:rsidP="4CA20F83">
          <w:pPr>
            <w:pStyle w:val="Encabezado"/>
            <w:jc w:val="center"/>
          </w:pPr>
        </w:p>
      </w:tc>
      <w:tc>
        <w:tcPr>
          <w:tcW w:w="3210" w:type="dxa"/>
        </w:tcPr>
        <w:p w14:paraId="7368F222" w14:textId="0DEF55A1" w:rsidR="00907AAD" w:rsidRDefault="00907AAD" w:rsidP="4CA20F83">
          <w:pPr>
            <w:pStyle w:val="Encabezado"/>
            <w:ind w:right="-115"/>
            <w:jc w:val="right"/>
          </w:pPr>
        </w:p>
      </w:tc>
    </w:tr>
  </w:tbl>
  <w:p w14:paraId="3C388BAA" w14:textId="35B279D9" w:rsidR="00907AAD" w:rsidRDefault="00907AAD"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4912B49B" w14:textId="77777777" w:rsidTr="4CA20F83">
      <w:trPr>
        <w:trHeight w:val="300"/>
      </w:trPr>
      <w:tc>
        <w:tcPr>
          <w:tcW w:w="3210" w:type="dxa"/>
        </w:tcPr>
        <w:p w14:paraId="37B95B0C" w14:textId="5D821646" w:rsidR="00907AAD" w:rsidRDefault="00907AAD" w:rsidP="4CA20F83">
          <w:pPr>
            <w:pStyle w:val="Encabezado"/>
            <w:ind w:left="-115"/>
            <w:jc w:val="left"/>
          </w:pPr>
        </w:p>
      </w:tc>
      <w:tc>
        <w:tcPr>
          <w:tcW w:w="3210" w:type="dxa"/>
        </w:tcPr>
        <w:p w14:paraId="108E33C3" w14:textId="3365091F" w:rsidR="00907AAD" w:rsidRDefault="00907AAD" w:rsidP="4CA20F83">
          <w:pPr>
            <w:pStyle w:val="Encabezado"/>
            <w:jc w:val="center"/>
          </w:pPr>
        </w:p>
      </w:tc>
      <w:tc>
        <w:tcPr>
          <w:tcW w:w="3210" w:type="dxa"/>
        </w:tcPr>
        <w:p w14:paraId="06CBCDDB" w14:textId="0D72B2A7" w:rsidR="00907AAD" w:rsidRDefault="00907AAD" w:rsidP="4CA20F83">
          <w:pPr>
            <w:pStyle w:val="Encabezado"/>
            <w:ind w:right="-115"/>
            <w:jc w:val="right"/>
          </w:pPr>
        </w:p>
      </w:tc>
    </w:tr>
  </w:tbl>
  <w:p w14:paraId="68986BA1" w14:textId="509A021B" w:rsidR="00907AAD" w:rsidRDefault="00907AAD"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324BEF8F" w14:textId="77777777" w:rsidTr="4CA20F83">
      <w:trPr>
        <w:trHeight w:val="300"/>
      </w:trPr>
      <w:tc>
        <w:tcPr>
          <w:tcW w:w="3210" w:type="dxa"/>
        </w:tcPr>
        <w:p w14:paraId="4597A4F7" w14:textId="63AF7C29" w:rsidR="00907AAD" w:rsidRDefault="00907AAD" w:rsidP="4CA20F83">
          <w:pPr>
            <w:pStyle w:val="Encabezado"/>
            <w:ind w:left="-115"/>
            <w:jc w:val="left"/>
          </w:pPr>
        </w:p>
      </w:tc>
      <w:tc>
        <w:tcPr>
          <w:tcW w:w="3210" w:type="dxa"/>
        </w:tcPr>
        <w:p w14:paraId="692A1456" w14:textId="216E31D1" w:rsidR="00907AAD" w:rsidRDefault="00907AAD" w:rsidP="4CA20F83">
          <w:pPr>
            <w:pStyle w:val="Encabezado"/>
            <w:jc w:val="center"/>
          </w:pPr>
        </w:p>
      </w:tc>
      <w:tc>
        <w:tcPr>
          <w:tcW w:w="3210" w:type="dxa"/>
        </w:tcPr>
        <w:p w14:paraId="10D1A839" w14:textId="53C54BDD" w:rsidR="00907AAD" w:rsidRDefault="00907AAD" w:rsidP="4CA20F83">
          <w:pPr>
            <w:pStyle w:val="Encabezado"/>
            <w:ind w:right="-115"/>
            <w:jc w:val="right"/>
          </w:pPr>
        </w:p>
      </w:tc>
    </w:tr>
  </w:tbl>
  <w:p w14:paraId="2F818B53" w14:textId="0890BBE5" w:rsidR="00907AAD" w:rsidRDefault="00907AAD"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24B2BF80" w14:textId="77777777" w:rsidTr="4CA20F83">
      <w:trPr>
        <w:trHeight w:val="300"/>
      </w:trPr>
      <w:tc>
        <w:tcPr>
          <w:tcW w:w="3210" w:type="dxa"/>
        </w:tcPr>
        <w:p w14:paraId="25FEE189" w14:textId="1EB4A440" w:rsidR="00907AAD" w:rsidRDefault="00907AAD" w:rsidP="4CA20F83">
          <w:pPr>
            <w:pStyle w:val="Encabezado"/>
            <w:ind w:left="-115"/>
            <w:jc w:val="left"/>
          </w:pPr>
        </w:p>
      </w:tc>
      <w:tc>
        <w:tcPr>
          <w:tcW w:w="3210" w:type="dxa"/>
        </w:tcPr>
        <w:p w14:paraId="6B360F5C" w14:textId="06EFFE6D" w:rsidR="00907AAD" w:rsidRDefault="00907AAD" w:rsidP="4CA20F83">
          <w:pPr>
            <w:pStyle w:val="Encabezado"/>
            <w:jc w:val="center"/>
          </w:pPr>
        </w:p>
      </w:tc>
      <w:tc>
        <w:tcPr>
          <w:tcW w:w="3210" w:type="dxa"/>
        </w:tcPr>
        <w:p w14:paraId="691CF8F1" w14:textId="36BAFD91" w:rsidR="00907AAD" w:rsidRDefault="00907AAD" w:rsidP="4CA20F83">
          <w:pPr>
            <w:pStyle w:val="Encabezado"/>
            <w:ind w:right="-115"/>
            <w:jc w:val="right"/>
          </w:pPr>
        </w:p>
      </w:tc>
    </w:tr>
  </w:tbl>
  <w:p w14:paraId="1E196F7E" w14:textId="5FE353AF" w:rsidR="00907AAD" w:rsidRDefault="00907AAD"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336AA87A" w14:textId="77777777" w:rsidTr="4CA20F83">
      <w:trPr>
        <w:trHeight w:val="300"/>
      </w:trPr>
      <w:tc>
        <w:tcPr>
          <w:tcW w:w="3210" w:type="dxa"/>
        </w:tcPr>
        <w:p w14:paraId="1A5FC5B1" w14:textId="71AB8BB1" w:rsidR="00907AAD" w:rsidRDefault="00907AAD" w:rsidP="4CA20F83">
          <w:pPr>
            <w:pStyle w:val="Encabezado"/>
            <w:ind w:left="-115"/>
            <w:jc w:val="left"/>
          </w:pPr>
        </w:p>
      </w:tc>
      <w:tc>
        <w:tcPr>
          <w:tcW w:w="3210" w:type="dxa"/>
        </w:tcPr>
        <w:p w14:paraId="20BF3E81" w14:textId="036E2866" w:rsidR="00907AAD" w:rsidRDefault="00907AAD" w:rsidP="4CA20F83">
          <w:pPr>
            <w:pStyle w:val="Encabezado"/>
            <w:jc w:val="center"/>
          </w:pPr>
        </w:p>
      </w:tc>
      <w:tc>
        <w:tcPr>
          <w:tcW w:w="3210" w:type="dxa"/>
        </w:tcPr>
        <w:p w14:paraId="55E86FCE" w14:textId="0221ACD0" w:rsidR="00907AAD" w:rsidRDefault="00907AAD" w:rsidP="4CA20F83">
          <w:pPr>
            <w:pStyle w:val="Encabezado"/>
            <w:ind w:right="-115"/>
            <w:jc w:val="right"/>
          </w:pPr>
        </w:p>
      </w:tc>
    </w:tr>
  </w:tbl>
  <w:p w14:paraId="6C3AD644" w14:textId="6C1C3699" w:rsidR="00907AAD" w:rsidRDefault="00907AAD"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907AAD" w14:paraId="5491EDA1" w14:textId="77777777" w:rsidTr="4CA20F83">
      <w:trPr>
        <w:trHeight w:val="300"/>
      </w:trPr>
      <w:tc>
        <w:tcPr>
          <w:tcW w:w="3210" w:type="dxa"/>
        </w:tcPr>
        <w:p w14:paraId="1298BA6A" w14:textId="66FC8342" w:rsidR="00907AAD" w:rsidRDefault="00907AAD" w:rsidP="4CA20F83">
          <w:pPr>
            <w:pStyle w:val="Encabezado"/>
            <w:ind w:left="-115"/>
            <w:jc w:val="left"/>
          </w:pPr>
        </w:p>
      </w:tc>
      <w:tc>
        <w:tcPr>
          <w:tcW w:w="3210" w:type="dxa"/>
        </w:tcPr>
        <w:p w14:paraId="189D72D4" w14:textId="0756F511" w:rsidR="00907AAD" w:rsidRDefault="00907AAD" w:rsidP="4CA20F83">
          <w:pPr>
            <w:pStyle w:val="Encabezado"/>
            <w:jc w:val="center"/>
          </w:pPr>
        </w:p>
      </w:tc>
      <w:tc>
        <w:tcPr>
          <w:tcW w:w="3210" w:type="dxa"/>
        </w:tcPr>
        <w:p w14:paraId="37D98B69" w14:textId="23297B21" w:rsidR="00907AAD" w:rsidRDefault="00907AAD" w:rsidP="4CA20F83">
          <w:pPr>
            <w:pStyle w:val="Encabezado"/>
            <w:ind w:right="-115"/>
            <w:jc w:val="right"/>
          </w:pPr>
        </w:p>
      </w:tc>
    </w:tr>
  </w:tbl>
  <w:p w14:paraId="65930791" w14:textId="5E38546B" w:rsidR="00907AAD" w:rsidRDefault="00907AAD"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1"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6"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2"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2"/>
  </w:num>
  <w:num w:numId="2">
    <w:abstractNumId w:val="20"/>
  </w:num>
  <w:num w:numId="3">
    <w:abstractNumId w:val="7"/>
  </w:num>
  <w:num w:numId="4">
    <w:abstractNumId w:val="8"/>
  </w:num>
  <w:num w:numId="5">
    <w:abstractNumId w:val="11"/>
  </w:num>
  <w:num w:numId="6">
    <w:abstractNumId w:val="16"/>
  </w:num>
  <w:num w:numId="7">
    <w:abstractNumId w:val="15"/>
  </w:num>
  <w:num w:numId="8">
    <w:abstractNumId w:val="14"/>
  </w:num>
  <w:num w:numId="9">
    <w:abstractNumId w:val="21"/>
  </w:num>
  <w:num w:numId="10">
    <w:abstractNumId w:val="10"/>
  </w:num>
  <w:num w:numId="11">
    <w:abstractNumId w:val="6"/>
  </w:num>
  <w:num w:numId="12">
    <w:abstractNumId w:val="4"/>
  </w:num>
  <w:num w:numId="13">
    <w:abstractNumId w:val="23"/>
  </w:num>
  <w:num w:numId="14">
    <w:abstractNumId w:val="18"/>
  </w:num>
  <w:num w:numId="15">
    <w:abstractNumId w:val="2"/>
  </w:num>
  <w:num w:numId="16">
    <w:abstractNumId w:val="19"/>
  </w:num>
  <w:num w:numId="17">
    <w:abstractNumId w:val="3"/>
  </w:num>
  <w:num w:numId="18">
    <w:abstractNumId w:val="12"/>
  </w:num>
  <w:num w:numId="19">
    <w:abstractNumId w:val="9"/>
  </w:num>
  <w:num w:numId="20">
    <w:abstractNumId w:val="5"/>
  </w:num>
  <w:num w:numId="21">
    <w:abstractNumId w:val="0"/>
  </w:num>
  <w:num w:numId="22">
    <w:abstractNumId w:val="17"/>
  </w:num>
  <w:num w:numId="23">
    <w:abstractNumId w:val="13"/>
  </w:num>
  <w:num w:numId="2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27110"/>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259D"/>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595C"/>
    <w:rsid w:val="0010767E"/>
    <w:rsid w:val="001109BD"/>
    <w:rsid w:val="00112643"/>
    <w:rsid w:val="00114D0B"/>
    <w:rsid w:val="001225ED"/>
    <w:rsid w:val="00122F66"/>
    <w:rsid w:val="0012327E"/>
    <w:rsid w:val="00123440"/>
    <w:rsid w:val="00124DF9"/>
    <w:rsid w:val="001369AD"/>
    <w:rsid w:val="00136B96"/>
    <w:rsid w:val="0014365E"/>
    <w:rsid w:val="0014473B"/>
    <w:rsid w:val="0014786A"/>
    <w:rsid w:val="00147A71"/>
    <w:rsid w:val="001510AE"/>
    <w:rsid w:val="00151422"/>
    <w:rsid w:val="0015316D"/>
    <w:rsid w:val="0016310A"/>
    <w:rsid w:val="00165A02"/>
    <w:rsid w:val="00166BFF"/>
    <w:rsid w:val="0017644F"/>
    <w:rsid w:val="00177D94"/>
    <w:rsid w:val="0018205C"/>
    <w:rsid w:val="00182E12"/>
    <w:rsid w:val="00183B3D"/>
    <w:rsid w:val="00184607"/>
    <w:rsid w:val="001868CB"/>
    <w:rsid w:val="00186915"/>
    <w:rsid w:val="001869CE"/>
    <w:rsid w:val="00193592"/>
    <w:rsid w:val="0019468A"/>
    <w:rsid w:val="001951C9"/>
    <w:rsid w:val="00195DF6"/>
    <w:rsid w:val="00196844"/>
    <w:rsid w:val="00196E0D"/>
    <w:rsid w:val="00197502"/>
    <w:rsid w:val="001A5805"/>
    <w:rsid w:val="001B2E2E"/>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10BC"/>
    <w:rsid w:val="0021457A"/>
    <w:rsid w:val="002155ED"/>
    <w:rsid w:val="00216D17"/>
    <w:rsid w:val="00217038"/>
    <w:rsid w:val="00222E75"/>
    <w:rsid w:val="002231DB"/>
    <w:rsid w:val="00223C68"/>
    <w:rsid w:val="00224B33"/>
    <w:rsid w:val="002267F3"/>
    <w:rsid w:val="00226FE3"/>
    <w:rsid w:val="0023382F"/>
    <w:rsid w:val="00233C1F"/>
    <w:rsid w:val="002344C7"/>
    <w:rsid w:val="0023521C"/>
    <w:rsid w:val="00236B40"/>
    <w:rsid w:val="002372BB"/>
    <w:rsid w:val="00237565"/>
    <w:rsid w:val="002421A0"/>
    <w:rsid w:val="0024330E"/>
    <w:rsid w:val="002451A4"/>
    <w:rsid w:val="002453F5"/>
    <w:rsid w:val="00245E5F"/>
    <w:rsid w:val="002464E8"/>
    <w:rsid w:val="0025406A"/>
    <w:rsid w:val="00260433"/>
    <w:rsid w:val="002617BA"/>
    <w:rsid w:val="002624AF"/>
    <w:rsid w:val="0026458F"/>
    <w:rsid w:val="002664AE"/>
    <w:rsid w:val="00267C4F"/>
    <w:rsid w:val="0027202E"/>
    <w:rsid w:val="00273A1C"/>
    <w:rsid w:val="002748A5"/>
    <w:rsid w:val="002763CB"/>
    <w:rsid w:val="00276A60"/>
    <w:rsid w:val="002813FE"/>
    <w:rsid w:val="0028275A"/>
    <w:rsid w:val="0028555E"/>
    <w:rsid w:val="00286302"/>
    <w:rsid w:val="002918F8"/>
    <w:rsid w:val="00291AB0"/>
    <w:rsid w:val="0029247F"/>
    <w:rsid w:val="0029409D"/>
    <w:rsid w:val="00294312"/>
    <w:rsid w:val="00294EAA"/>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1678"/>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33FE6"/>
    <w:rsid w:val="00340F96"/>
    <w:rsid w:val="00341C1E"/>
    <w:rsid w:val="00341EED"/>
    <w:rsid w:val="003426B8"/>
    <w:rsid w:val="003428A5"/>
    <w:rsid w:val="00342C91"/>
    <w:rsid w:val="00344FCE"/>
    <w:rsid w:val="00346083"/>
    <w:rsid w:val="00347A25"/>
    <w:rsid w:val="00354495"/>
    <w:rsid w:val="00357731"/>
    <w:rsid w:val="003579B9"/>
    <w:rsid w:val="00360D1D"/>
    <w:rsid w:val="003611DD"/>
    <w:rsid w:val="00361B27"/>
    <w:rsid w:val="00367D67"/>
    <w:rsid w:val="00371CB1"/>
    <w:rsid w:val="0037303A"/>
    <w:rsid w:val="0037768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088A"/>
    <w:rsid w:val="003E6B04"/>
    <w:rsid w:val="003F0B10"/>
    <w:rsid w:val="003F27C3"/>
    <w:rsid w:val="003F2F50"/>
    <w:rsid w:val="003F5757"/>
    <w:rsid w:val="003F7C6D"/>
    <w:rsid w:val="004019E9"/>
    <w:rsid w:val="00402813"/>
    <w:rsid w:val="00402C12"/>
    <w:rsid w:val="00403C1D"/>
    <w:rsid w:val="0040401F"/>
    <w:rsid w:val="0040468E"/>
    <w:rsid w:val="0040768B"/>
    <w:rsid w:val="0041694C"/>
    <w:rsid w:val="00417719"/>
    <w:rsid w:val="0042311A"/>
    <w:rsid w:val="00423C48"/>
    <w:rsid w:val="00427114"/>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877E0"/>
    <w:rsid w:val="00493C4E"/>
    <w:rsid w:val="00494A3E"/>
    <w:rsid w:val="004A0558"/>
    <w:rsid w:val="004A5712"/>
    <w:rsid w:val="004A6425"/>
    <w:rsid w:val="004A6796"/>
    <w:rsid w:val="004A7D89"/>
    <w:rsid w:val="004B08CB"/>
    <w:rsid w:val="004B209E"/>
    <w:rsid w:val="004B5AE4"/>
    <w:rsid w:val="004B695D"/>
    <w:rsid w:val="004C1B1B"/>
    <w:rsid w:val="004C56B6"/>
    <w:rsid w:val="004C5D79"/>
    <w:rsid w:val="004C5DFF"/>
    <w:rsid w:val="004C63A2"/>
    <w:rsid w:val="004C672D"/>
    <w:rsid w:val="004D32D4"/>
    <w:rsid w:val="004D5DCD"/>
    <w:rsid w:val="004D6790"/>
    <w:rsid w:val="004E0CDD"/>
    <w:rsid w:val="004E2022"/>
    <w:rsid w:val="004E4027"/>
    <w:rsid w:val="004E66A7"/>
    <w:rsid w:val="004E7CD6"/>
    <w:rsid w:val="004F0E8D"/>
    <w:rsid w:val="004F1AB2"/>
    <w:rsid w:val="004F42CA"/>
    <w:rsid w:val="004F6A22"/>
    <w:rsid w:val="004F78B8"/>
    <w:rsid w:val="00501442"/>
    <w:rsid w:val="005070E5"/>
    <w:rsid w:val="00514188"/>
    <w:rsid w:val="005155A3"/>
    <w:rsid w:val="00517FB9"/>
    <w:rsid w:val="00520490"/>
    <w:rsid w:val="00531CFC"/>
    <w:rsid w:val="00534BA5"/>
    <w:rsid w:val="00535BEA"/>
    <w:rsid w:val="005361F0"/>
    <w:rsid w:val="00537308"/>
    <w:rsid w:val="005416A0"/>
    <w:rsid w:val="00541FCB"/>
    <w:rsid w:val="0054399B"/>
    <w:rsid w:val="00547932"/>
    <w:rsid w:val="00550967"/>
    <w:rsid w:val="00553AB6"/>
    <w:rsid w:val="00554EB6"/>
    <w:rsid w:val="0055564E"/>
    <w:rsid w:val="0055730B"/>
    <w:rsid w:val="005615BE"/>
    <w:rsid w:val="005645E3"/>
    <w:rsid w:val="00571759"/>
    <w:rsid w:val="00571971"/>
    <w:rsid w:val="0057204F"/>
    <w:rsid w:val="005720AA"/>
    <w:rsid w:val="00573338"/>
    <w:rsid w:val="00574781"/>
    <w:rsid w:val="00576DFE"/>
    <w:rsid w:val="005835F8"/>
    <w:rsid w:val="00584C40"/>
    <w:rsid w:val="00584D3C"/>
    <w:rsid w:val="00587C79"/>
    <w:rsid w:val="005903A9"/>
    <w:rsid w:val="0059167A"/>
    <w:rsid w:val="00591BAD"/>
    <w:rsid w:val="00591E06"/>
    <w:rsid w:val="005943F1"/>
    <w:rsid w:val="00595DB1"/>
    <w:rsid w:val="00597007"/>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59A7"/>
    <w:rsid w:val="005E695D"/>
    <w:rsid w:val="005E7051"/>
    <w:rsid w:val="005F0074"/>
    <w:rsid w:val="005F0B35"/>
    <w:rsid w:val="005F30E5"/>
    <w:rsid w:val="005F49B1"/>
    <w:rsid w:val="00600AC3"/>
    <w:rsid w:val="00600E7C"/>
    <w:rsid w:val="00603B77"/>
    <w:rsid w:val="0060618F"/>
    <w:rsid w:val="00614D9D"/>
    <w:rsid w:val="00615BD6"/>
    <w:rsid w:val="006161A6"/>
    <w:rsid w:val="0062171B"/>
    <w:rsid w:val="00622A89"/>
    <w:rsid w:val="00624231"/>
    <w:rsid w:val="00625659"/>
    <w:rsid w:val="00627975"/>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5F8A"/>
    <w:rsid w:val="00673502"/>
    <w:rsid w:val="006740D9"/>
    <w:rsid w:val="00676C1A"/>
    <w:rsid w:val="0067772E"/>
    <w:rsid w:val="006820E1"/>
    <w:rsid w:val="00687071"/>
    <w:rsid w:val="006912DD"/>
    <w:rsid w:val="006924B6"/>
    <w:rsid w:val="006927E8"/>
    <w:rsid w:val="00693884"/>
    <w:rsid w:val="0069430C"/>
    <w:rsid w:val="00695B29"/>
    <w:rsid w:val="00697B5D"/>
    <w:rsid w:val="006A2E80"/>
    <w:rsid w:val="006A326D"/>
    <w:rsid w:val="006A43E0"/>
    <w:rsid w:val="006A61F4"/>
    <w:rsid w:val="006B0DF1"/>
    <w:rsid w:val="006B67F5"/>
    <w:rsid w:val="006B7D53"/>
    <w:rsid w:val="006C597D"/>
    <w:rsid w:val="006C7158"/>
    <w:rsid w:val="006C7ECD"/>
    <w:rsid w:val="006D0966"/>
    <w:rsid w:val="006D09CE"/>
    <w:rsid w:val="006D15EB"/>
    <w:rsid w:val="006D3625"/>
    <w:rsid w:val="006D4852"/>
    <w:rsid w:val="006D5D46"/>
    <w:rsid w:val="006E1B6A"/>
    <w:rsid w:val="006E1FA2"/>
    <w:rsid w:val="006E463D"/>
    <w:rsid w:val="006E60CE"/>
    <w:rsid w:val="006E62EC"/>
    <w:rsid w:val="006E70CE"/>
    <w:rsid w:val="006F07BD"/>
    <w:rsid w:val="006F2458"/>
    <w:rsid w:val="006F2A15"/>
    <w:rsid w:val="006F6030"/>
    <w:rsid w:val="006F7B05"/>
    <w:rsid w:val="006F7F28"/>
    <w:rsid w:val="00702403"/>
    <w:rsid w:val="0070296D"/>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17143"/>
    <w:rsid w:val="007214B1"/>
    <w:rsid w:val="00721E69"/>
    <w:rsid w:val="007268EF"/>
    <w:rsid w:val="00727A9D"/>
    <w:rsid w:val="00730FF4"/>
    <w:rsid w:val="00732558"/>
    <w:rsid w:val="00734435"/>
    <w:rsid w:val="00744014"/>
    <w:rsid w:val="007456E4"/>
    <w:rsid w:val="007473A1"/>
    <w:rsid w:val="0075146C"/>
    <w:rsid w:val="00752B11"/>
    <w:rsid w:val="00752B2D"/>
    <w:rsid w:val="00752E1B"/>
    <w:rsid w:val="007541CE"/>
    <w:rsid w:val="007548F6"/>
    <w:rsid w:val="00755468"/>
    <w:rsid w:val="00761B98"/>
    <w:rsid w:val="00762A84"/>
    <w:rsid w:val="00764601"/>
    <w:rsid w:val="0077494C"/>
    <w:rsid w:val="00777064"/>
    <w:rsid w:val="007815AF"/>
    <w:rsid w:val="007816C2"/>
    <w:rsid w:val="00781762"/>
    <w:rsid w:val="00781DEA"/>
    <w:rsid w:val="007823BD"/>
    <w:rsid w:val="00782FF7"/>
    <w:rsid w:val="00785763"/>
    <w:rsid w:val="00785C55"/>
    <w:rsid w:val="007863F4"/>
    <w:rsid w:val="007908A4"/>
    <w:rsid w:val="0079107D"/>
    <w:rsid w:val="00793387"/>
    <w:rsid w:val="007950A4"/>
    <w:rsid w:val="007979DA"/>
    <w:rsid w:val="00797C7B"/>
    <w:rsid w:val="007A0CC9"/>
    <w:rsid w:val="007A0ED5"/>
    <w:rsid w:val="007A40C7"/>
    <w:rsid w:val="007B26A7"/>
    <w:rsid w:val="007B3872"/>
    <w:rsid w:val="007B4E2A"/>
    <w:rsid w:val="007C2189"/>
    <w:rsid w:val="007C239E"/>
    <w:rsid w:val="007C26D0"/>
    <w:rsid w:val="007C35B0"/>
    <w:rsid w:val="007C4E2A"/>
    <w:rsid w:val="007C51E9"/>
    <w:rsid w:val="007C5784"/>
    <w:rsid w:val="007D0B94"/>
    <w:rsid w:val="007D3898"/>
    <w:rsid w:val="007D3979"/>
    <w:rsid w:val="007D4BA7"/>
    <w:rsid w:val="007D7440"/>
    <w:rsid w:val="007E17F2"/>
    <w:rsid w:val="007E4342"/>
    <w:rsid w:val="007E4354"/>
    <w:rsid w:val="007E71BB"/>
    <w:rsid w:val="007F1E88"/>
    <w:rsid w:val="007F26C6"/>
    <w:rsid w:val="007F2CE6"/>
    <w:rsid w:val="007F2F28"/>
    <w:rsid w:val="007F3EC1"/>
    <w:rsid w:val="007F670B"/>
    <w:rsid w:val="007F775C"/>
    <w:rsid w:val="008002C1"/>
    <w:rsid w:val="0080032A"/>
    <w:rsid w:val="00800BD5"/>
    <w:rsid w:val="00801A9E"/>
    <w:rsid w:val="00805331"/>
    <w:rsid w:val="008064FB"/>
    <w:rsid w:val="00807D3E"/>
    <w:rsid w:val="008118A9"/>
    <w:rsid w:val="00811ED8"/>
    <w:rsid w:val="00812DCA"/>
    <w:rsid w:val="00814CD5"/>
    <w:rsid w:val="00815BE1"/>
    <w:rsid w:val="0082028E"/>
    <w:rsid w:val="00822355"/>
    <w:rsid w:val="008239AE"/>
    <w:rsid w:val="00824447"/>
    <w:rsid w:val="00826817"/>
    <w:rsid w:val="0082705B"/>
    <w:rsid w:val="00827CEB"/>
    <w:rsid w:val="0083132B"/>
    <w:rsid w:val="00831F92"/>
    <w:rsid w:val="00834CC1"/>
    <w:rsid w:val="0084375F"/>
    <w:rsid w:val="00844353"/>
    <w:rsid w:val="008459BE"/>
    <w:rsid w:val="00845C4E"/>
    <w:rsid w:val="00847134"/>
    <w:rsid w:val="00847E77"/>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1FDC"/>
    <w:rsid w:val="008E4C19"/>
    <w:rsid w:val="008F1C7C"/>
    <w:rsid w:val="008F2D1A"/>
    <w:rsid w:val="008F359C"/>
    <w:rsid w:val="008F41E2"/>
    <w:rsid w:val="008F4469"/>
    <w:rsid w:val="00905C06"/>
    <w:rsid w:val="00905F7F"/>
    <w:rsid w:val="00907AAD"/>
    <w:rsid w:val="00911BB0"/>
    <w:rsid w:val="00913536"/>
    <w:rsid w:val="00914345"/>
    <w:rsid w:val="00920CAF"/>
    <w:rsid w:val="0092163C"/>
    <w:rsid w:val="00921CCE"/>
    <w:rsid w:val="00922DD5"/>
    <w:rsid w:val="00923112"/>
    <w:rsid w:val="00923ABC"/>
    <w:rsid w:val="00923F6F"/>
    <w:rsid w:val="00925415"/>
    <w:rsid w:val="00931C0F"/>
    <w:rsid w:val="00931E6F"/>
    <w:rsid w:val="0093436D"/>
    <w:rsid w:val="0093440E"/>
    <w:rsid w:val="009344DA"/>
    <w:rsid w:val="0093532B"/>
    <w:rsid w:val="00936851"/>
    <w:rsid w:val="00937963"/>
    <w:rsid w:val="00945637"/>
    <w:rsid w:val="0094748A"/>
    <w:rsid w:val="00947E31"/>
    <w:rsid w:val="009515D1"/>
    <w:rsid w:val="00952E2C"/>
    <w:rsid w:val="0095425F"/>
    <w:rsid w:val="00954F4D"/>
    <w:rsid w:val="00956897"/>
    <w:rsid w:val="00961026"/>
    <w:rsid w:val="00961C76"/>
    <w:rsid w:val="009705B3"/>
    <w:rsid w:val="00970A37"/>
    <w:rsid w:val="00970C54"/>
    <w:rsid w:val="00971E9B"/>
    <w:rsid w:val="0097396E"/>
    <w:rsid w:val="00980A27"/>
    <w:rsid w:val="009854E5"/>
    <w:rsid w:val="00987F80"/>
    <w:rsid w:val="0099289C"/>
    <w:rsid w:val="00997125"/>
    <w:rsid w:val="009A3D86"/>
    <w:rsid w:val="009A4583"/>
    <w:rsid w:val="009A6424"/>
    <w:rsid w:val="009A66B4"/>
    <w:rsid w:val="009B171F"/>
    <w:rsid w:val="009B6124"/>
    <w:rsid w:val="009B6A64"/>
    <w:rsid w:val="009C13F7"/>
    <w:rsid w:val="009C654C"/>
    <w:rsid w:val="009D5469"/>
    <w:rsid w:val="009E1E37"/>
    <w:rsid w:val="009E3767"/>
    <w:rsid w:val="009E46B7"/>
    <w:rsid w:val="009E53C6"/>
    <w:rsid w:val="009E6F8D"/>
    <w:rsid w:val="009E7E3D"/>
    <w:rsid w:val="009F429A"/>
    <w:rsid w:val="009F541C"/>
    <w:rsid w:val="009F6A05"/>
    <w:rsid w:val="009F7625"/>
    <w:rsid w:val="00A00E36"/>
    <w:rsid w:val="00A00EA9"/>
    <w:rsid w:val="00A0230E"/>
    <w:rsid w:val="00A05B35"/>
    <w:rsid w:val="00A06DA7"/>
    <w:rsid w:val="00A12950"/>
    <w:rsid w:val="00A13487"/>
    <w:rsid w:val="00A159A9"/>
    <w:rsid w:val="00A15E1A"/>
    <w:rsid w:val="00A170BA"/>
    <w:rsid w:val="00A21847"/>
    <w:rsid w:val="00A23C6E"/>
    <w:rsid w:val="00A33BBA"/>
    <w:rsid w:val="00A35FF9"/>
    <w:rsid w:val="00A40E4E"/>
    <w:rsid w:val="00A571F0"/>
    <w:rsid w:val="00A64158"/>
    <w:rsid w:val="00A65D14"/>
    <w:rsid w:val="00A66057"/>
    <w:rsid w:val="00A67718"/>
    <w:rsid w:val="00A70B17"/>
    <w:rsid w:val="00A71079"/>
    <w:rsid w:val="00A721E6"/>
    <w:rsid w:val="00A72CE1"/>
    <w:rsid w:val="00A7349A"/>
    <w:rsid w:val="00A73625"/>
    <w:rsid w:val="00A76EFE"/>
    <w:rsid w:val="00A770F8"/>
    <w:rsid w:val="00A80C49"/>
    <w:rsid w:val="00A828D2"/>
    <w:rsid w:val="00A84CEB"/>
    <w:rsid w:val="00A84EBF"/>
    <w:rsid w:val="00A874FD"/>
    <w:rsid w:val="00A90C50"/>
    <w:rsid w:val="00A92AAD"/>
    <w:rsid w:val="00A92E65"/>
    <w:rsid w:val="00A933AB"/>
    <w:rsid w:val="00A94250"/>
    <w:rsid w:val="00A9679E"/>
    <w:rsid w:val="00AA008E"/>
    <w:rsid w:val="00AA27E9"/>
    <w:rsid w:val="00AA3543"/>
    <w:rsid w:val="00AA72F3"/>
    <w:rsid w:val="00AA75BD"/>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04FDB"/>
    <w:rsid w:val="00B13D5A"/>
    <w:rsid w:val="00B13D96"/>
    <w:rsid w:val="00B1406F"/>
    <w:rsid w:val="00B15B54"/>
    <w:rsid w:val="00B16F6F"/>
    <w:rsid w:val="00B21CA1"/>
    <w:rsid w:val="00B2517E"/>
    <w:rsid w:val="00B27582"/>
    <w:rsid w:val="00B328F9"/>
    <w:rsid w:val="00B33848"/>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0698"/>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42CB"/>
    <w:rsid w:val="00C6727F"/>
    <w:rsid w:val="00C67A64"/>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95B02"/>
    <w:rsid w:val="00CA1D98"/>
    <w:rsid w:val="00CA2604"/>
    <w:rsid w:val="00CA77B4"/>
    <w:rsid w:val="00CB10A0"/>
    <w:rsid w:val="00CB3CAF"/>
    <w:rsid w:val="00CB4959"/>
    <w:rsid w:val="00CB7087"/>
    <w:rsid w:val="00CB7B5F"/>
    <w:rsid w:val="00CC0B5B"/>
    <w:rsid w:val="00CC2AFF"/>
    <w:rsid w:val="00CC32AD"/>
    <w:rsid w:val="00CC3835"/>
    <w:rsid w:val="00CC44FE"/>
    <w:rsid w:val="00CC7B05"/>
    <w:rsid w:val="00CD4334"/>
    <w:rsid w:val="00CD5596"/>
    <w:rsid w:val="00CD661A"/>
    <w:rsid w:val="00CD6F39"/>
    <w:rsid w:val="00CD7629"/>
    <w:rsid w:val="00CE008B"/>
    <w:rsid w:val="00CE0762"/>
    <w:rsid w:val="00CE1459"/>
    <w:rsid w:val="00CE1460"/>
    <w:rsid w:val="00CE225A"/>
    <w:rsid w:val="00CE3505"/>
    <w:rsid w:val="00CF22EB"/>
    <w:rsid w:val="00D02334"/>
    <w:rsid w:val="00D029FA"/>
    <w:rsid w:val="00D0464A"/>
    <w:rsid w:val="00D10F61"/>
    <w:rsid w:val="00D11AF1"/>
    <w:rsid w:val="00D12592"/>
    <w:rsid w:val="00D21CC8"/>
    <w:rsid w:val="00D22886"/>
    <w:rsid w:val="00D2392B"/>
    <w:rsid w:val="00D251D6"/>
    <w:rsid w:val="00D259D8"/>
    <w:rsid w:val="00D26129"/>
    <w:rsid w:val="00D30AB4"/>
    <w:rsid w:val="00D3124B"/>
    <w:rsid w:val="00D33661"/>
    <w:rsid w:val="00D40BB8"/>
    <w:rsid w:val="00D430F3"/>
    <w:rsid w:val="00D43695"/>
    <w:rsid w:val="00D43E9F"/>
    <w:rsid w:val="00D4676C"/>
    <w:rsid w:val="00D47343"/>
    <w:rsid w:val="00D506A1"/>
    <w:rsid w:val="00D52A87"/>
    <w:rsid w:val="00D57DC1"/>
    <w:rsid w:val="00D623BD"/>
    <w:rsid w:val="00D632AB"/>
    <w:rsid w:val="00D70D47"/>
    <w:rsid w:val="00D71911"/>
    <w:rsid w:val="00D72042"/>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71AC"/>
    <w:rsid w:val="00D9114A"/>
    <w:rsid w:val="00D91EE7"/>
    <w:rsid w:val="00D92DD0"/>
    <w:rsid w:val="00D94A08"/>
    <w:rsid w:val="00D94C94"/>
    <w:rsid w:val="00D973E5"/>
    <w:rsid w:val="00D97E12"/>
    <w:rsid w:val="00DA00B4"/>
    <w:rsid w:val="00DA0F13"/>
    <w:rsid w:val="00DA158D"/>
    <w:rsid w:val="00DA18AB"/>
    <w:rsid w:val="00DA3A96"/>
    <w:rsid w:val="00DA59E7"/>
    <w:rsid w:val="00DB021E"/>
    <w:rsid w:val="00DB41BC"/>
    <w:rsid w:val="00DB4BDE"/>
    <w:rsid w:val="00DB755C"/>
    <w:rsid w:val="00DB75F2"/>
    <w:rsid w:val="00DC21D0"/>
    <w:rsid w:val="00DC3884"/>
    <w:rsid w:val="00DC4B94"/>
    <w:rsid w:val="00DC4BA2"/>
    <w:rsid w:val="00DC65FA"/>
    <w:rsid w:val="00DC67BD"/>
    <w:rsid w:val="00DD3CE6"/>
    <w:rsid w:val="00DD45DC"/>
    <w:rsid w:val="00DD4D10"/>
    <w:rsid w:val="00DD78E6"/>
    <w:rsid w:val="00DE208E"/>
    <w:rsid w:val="00DE5E9A"/>
    <w:rsid w:val="00DE78D3"/>
    <w:rsid w:val="00DF0653"/>
    <w:rsid w:val="00DF1A14"/>
    <w:rsid w:val="00DF470C"/>
    <w:rsid w:val="00DF740E"/>
    <w:rsid w:val="00DF7DB8"/>
    <w:rsid w:val="00DF7E2E"/>
    <w:rsid w:val="00E01978"/>
    <w:rsid w:val="00E13204"/>
    <w:rsid w:val="00E15086"/>
    <w:rsid w:val="00E1707D"/>
    <w:rsid w:val="00E2320C"/>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C2A04"/>
    <w:rsid w:val="00EC585B"/>
    <w:rsid w:val="00EC6791"/>
    <w:rsid w:val="00ED3672"/>
    <w:rsid w:val="00ED5E82"/>
    <w:rsid w:val="00ED76B8"/>
    <w:rsid w:val="00EE0BEB"/>
    <w:rsid w:val="00EE1506"/>
    <w:rsid w:val="00EE1A45"/>
    <w:rsid w:val="00EE20D2"/>
    <w:rsid w:val="00EE22ED"/>
    <w:rsid w:val="00EE3245"/>
    <w:rsid w:val="00EE36A2"/>
    <w:rsid w:val="00EE3847"/>
    <w:rsid w:val="00EE56B7"/>
    <w:rsid w:val="00EE61EE"/>
    <w:rsid w:val="00EF0400"/>
    <w:rsid w:val="00EF3F2B"/>
    <w:rsid w:val="00EF4D1F"/>
    <w:rsid w:val="00F006FB"/>
    <w:rsid w:val="00F00B69"/>
    <w:rsid w:val="00F0100E"/>
    <w:rsid w:val="00F01EEB"/>
    <w:rsid w:val="00F04573"/>
    <w:rsid w:val="00F05B23"/>
    <w:rsid w:val="00F06339"/>
    <w:rsid w:val="00F17506"/>
    <w:rsid w:val="00F1770A"/>
    <w:rsid w:val="00F17F06"/>
    <w:rsid w:val="00F207B1"/>
    <w:rsid w:val="00F21C21"/>
    <w:rsid w:val="00F2273B"/>
    <w:rsid w:val="00F22F8F"/>
    <w:rsid w:val="00F24389"/>
    <w:rsid w:val="00F361DB"/>
    <w:rsid w:val="00F371F5"/>
    <w:rsid w:val="00F4085A"/>
    <w:rsid w:val="00F43319"/>
    <w:rsid w:val="00F43910"/>
    <w:rsid w:val="00F459B7"/>
    <w:rsid w:val="00F4648F"/>
    <w:rsid w:val="00F4743E"/>
    <w:rsid w:val="00F47E74"/>
    <w:rsid w:val="00F52782"/>
    <w:rsid w:val="00F5402F"/>
    <w:rsid w:val="00F544D1"/>
    <w:rsid w:val="00F5647E"/>
    <w:rsid w:val="00F57CC3"/>
    <w:rsid w:val="00F62350"/>
    <w:rsid w:val="00F623C3"/>
    <w:rsid w:val="00F63F86"/>
    <w:rsid w:val="00F66A85"/>
    <w:rsid w:val="00F67591"/>
    <w:rsid w:val="00F71BF8"/>
    <w:rsid w:val="00F72E6E"/>
    <w:rsid w:val="00F73315"/>
    <w:rsid w:val="00F7407F"/>
    <w:rsid w:val="00F74D5A"/>
    <w:rsid w:val="00F84FA0"/>
    <w:rsid w:val="00F87505"/>
    <w:rsid w:val="00F9002C"/>
    <w:rsid w:val="00F90DC2"/>
    <w:rsid w:val="00F92B34"/>
    <w:rsid w:val="00F93596"/>
    <w:rsid w:val="00F972A6"/>
    <w:rsid w:val="00FA717E"/>
    <w:rsid w:val="00FB1113"/>
    <w:rsid w:val="00FB2BAA"/>
    <w:rsid w:val="00FB5AE4"/>
    <w:rsid w:val="00FB5BA1"/>
    <w:rsid w:val="00FB66DD"/>
    <w:rsid w:val="00FB6B90"/>
    <w:rsid w:val="00FB6CCB"/>
    <w:rsid w:val="00FC0791"/>
    <w:rsid w:val="00FC220D"/>
    <w:rsid w:val="00FC2788"/>
    <w:rsid w:val="00FC7790"/>
    <w:rsid w:val="00FD742C"/>
    <w:rsid w:val="00FE30C1"/>
    <w:rsid w:val="00FE3FC9"/>
    <w:rsid w:val="00FE65FA"/>
    <w:rsid w:val="00FE6EBE"/>
    <w:rsid w:val="00FF26DB"/>
    <w:rsid w:val="00FF3F90"/>
    <w:rsid w:val="00FF4537"/>
    <w:rsid w:val="00FF4C95"/>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2.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2.png"/><Relationship Id="rId159" Type="http://schemas.openxmlformats.org/officeDocument/2006/relationships/image" Target="media/image63.png"/><Relationship Id="rId170" Type="http://schemas.openxmlformats.org/officeDocument/2006/relationships/image" Target="media/image74.png"/><Relationship Id="rId191" Type="http://schemas.openxmlformats.org/officeDocument/2006/relationships/image" Target="media/image95.png"/><Relationship Id="rId196" Type="http://schemas.openxmlformats.org/officeDocument/2006/relationships/footer" Target="footer5.xml"/><Relationship Id="rId200"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13.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8.png"/><Relationship Id="rId123" Type="http://schemas.openxmlformats.org/officeDocument/2006/relationships/image" Target="media/image27.png"/><Relationship Id="rId128" Type="http://schemas.openxmlformats.org/officeDocument/2006/relationships/image" Target="media/image32.png"/><Relationship Id="rId144" Type="http://schemas.openxmlformats.org/officeDocument/2006/relationships/image" Target="media/image48.png"/><Relationship Id="rId14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5" Type="http://schemas.openxmlformats.org/officeDocument/2006/relationships/image" Target="media/image2.png"/><Relationship Id="rId160" Type="http://schemas.openxmlformats.org/officeDocument/2006/relationships/image" Target="media/image64.png"/><Relationship Id="rId165" Type="http://schemas.openxmlformats.org/officeDocument/2006/relationships/image" Target="media/image69.png"/><Relationship Id="rId181" Type="http://schemas.openxmlformats.org/officeDocument/2006/relationships/image" Target="media/image85.png"/><Relationship Id="rId186" Type="http://schemas.openxmlformats.org/officeDocument/2006/relationships/image" Target="media/image90.png"/><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image" Target="media/image18.png"/><Relationship Id="rId118" Type="http://schemas.openxmlformats.org/officeDocument/2006/relationships/header" Target="header14.xml"/><Relationship Id="rId134" Type="http://schemas.openxmlformats.org/officeDocument/2006/relationships/image" Target="media/image38.png"/><Relationship Id="rId139" Type="http://schemas.openxmlformats.org/officeDocument/2006/relationships/image" Target="media/image43.png"/><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4.png"/><Relationship Id="rId155" Type="http://schemas.openxmlformats.org/officeDocument/2006/relationships/image" Target="media/image59.png"/><Relationship Id="rId171" Type="http://schemas.openxmlformats.org/officeDocument/2006/relationships/image" Target="media/image75.png"/><Relationship Id="rId176" Type="http://schemas.openxmlformats.org/officeDocument/2006/relationships/image" Target="media/image80.png"/><Relationship Id="rId192" Type="http://schemas.openxmlformats.org/officeDocument/2006/relationships/image" Target="media/image96.png"/><Relationship Id="rId197" Type="http://schemas.openxmlformats.org/officeDocument/2006/relationships/header" Target="header16.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9.png"/><Relationship Id="rId108" Type="http://schemas.openxmlformats.org/officeDocument/2006/relationships/image" Target="media/image14.png"/><Relationship Id="rId124" Type="http://schemas.openxmlformats.org/officeDocument/2006/relationships/image" Target="media/image28.png"/><Relationship Id="rId129" Type="http://schemas.openxmlformats.org/officeDocument/2006/relationships/image" Target="media/image33.png"/><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96" Type="http://schemas.openxmlformats.org/officeDocument/2006/relationships/image" Target="media/image3.jpeg"/><Relationship Id="rId140" Type="http://schemas.openxmlformats.org/officeDocument/2006/relationships/image" Target="media/image44.png"/><Relationship Id="rId145" Type="http://schemas.openxmlformats.org/officeDocument/2006/relationships/image" Target="media/image49.png"/><Relationship Id="rId161" Type="http://schemas.openxmlformats.org/officeDocument/2006/relationships/image" Target="media/image65.png"/><Relationship Id="rId166" Type="http://schemas.openxmlformats.org/officeDocument/2006/relationships/image" Target="media/image70.png"/><Relationship Id="rId182" Type="http://schemas.openxmlformats.org/officeDocument/2006/relationships/image" Target="media/image86.png"/><Relationship Id="rId187"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19.png"/><Relationship Id="rId119" Type="http://schemas.openxmlformats.org/officeDocument/2006/relationships/image" Target="media/image23.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4.png"/><Relationship Id="rId135" Type="http://schemas.openxmlformats.org/officeDocument/2006/relationships/image" Target="media/image39.png"/><Relationship Id="rId151" Type="http://schemas.openxmlformats.org/officeDocument/2006/relationships/image" Target="media/image55.png"/><Relationship Id="rId156" Type="http://schemas.openxmlformats.org/officeDocument/2006/relationships/image" Target="media/image60.png"/><Relationship Id="rId177" Type="http://schemas.openxmlformats.org/officeDocument/2006/relationships/image" Target="media/image81.png"/><Relationship Id="rId198" Type="http://schemas.openxmlformats.org/officeDocument/2006/relationships/footer" Target="footer6.xml"/><Relationship Id="rId172" Type="http://schemas.openxmlformats.org/officeDocument/2006/relationships/image" Target="media/image76.png"/><Relationship Id="rId193" Type="http://schemas.openxmlformats.org/officeDocument/2006/relationships/image" Target="media/image98.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5.png"/><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0.png"/><Relationship Id="rId120" Type="http://schemas.openxmlformats.org/officeDocument/2006/relationships/image" Target="media/image24.png"/><Relationship Id="rId125" Type="http://schemas.openxmlformats.org/officeDocument/2006/relationships/image" Target="media/image29.png"/><Relationship Id="rId141" Type="http://schemas.openxmlformats.org/officeDocument/2006/relationships/image" Target="media/image45.png"/><Relationship Id="rId146" Type="http://schemas.openxmlformats.org/officeDocument/2006/relationships/image" Target="media/image50.png"/><Relationship Id="rId167" Type="http://schemas.openxmlformats.org/officeDocument/2006/relationships/image" Target="media/image71.png"/><Relationship Id="rId188"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6.png"/><Relationship Id="rId183" Type="http://schemas.openxmlformats.org/officeDocument/2006/relationships/image" Target="media/image87.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6.png"/><Relationship Id="rId115" Type="http://schemas.openxmlformats.org/officeDocument/2006/relationships/image" Target="media/image20.png"/><Relationship Id="rId131" Type="http://schemas.openxmlformats.org/officeDocument/2006/relationships/image" Target="media/image35.png"/><Relationship Id="rId136" Type="http://schemas.openxmlformats.org/officeDocument/2006/relationships/image" Target="media/image40.png"/><Relationship Id="rId157" Type="http://schemas.openxmlformats.org/officeDocument/2006/relationships/image" Target="media/image61.png"/><Relationship Id="rId178" Type="http://schemas.openxmlformats.org/officeDocument/2006/relationships/image" Target="media/image82.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6.png"/><Relationship Id="rId173" Type="http://schemas.openxmlformats.org/officeDocument/2006/relationships/image" Target="media/image77.png"/><Relationship Id="rId194" Type="http://schemas.openxmlformats.org/officeDocument/2006/relationships/image" Target="media/image99.png"/><Relationship Id="rId199" Type="http://schemas.openxmlformats.org/officeDocument/2006/relationships/fontTable" Target="fontTable.xml"/><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1.png"/><Relationship Id="rId126" Type="http://schemas.openxmlformats.org/officeDocument/2006/relationships/image" Target="media/image30.png"/><Relationship Id="rId147" Type="http://schemas.openxmlformats.org/officeDocument/2006/relationships/image" Target="media/image51.png"/><Relationship Id="rId168" Type="http://schemas.openxmlformats.org/officeDocument/2006/relationships/image" Target="media/image72.png"/><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5.png"/><Relationship Id="rId142" Type="http://schemas.openxmlformats.org/officeDocument/2006/relationships/image" Target="media/image46.png"/><Relationship Id="rId163" Type="http://schemas.openxmlformats.org/officeDocument/2006/relationships/image" Target="media/image67.png"/><Relationship Id="rId184" Type="http://schemas.openxmlformats.org/officeDocument/2006/relationships/image" Target="media/image88.png"/><Relationship Id="rId189"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1.png"/><Relationship Id="rId137" Type="http://schemas.openxmlformats.org/officeDocument/2006/relationships/image" Target="media/image41.png"/><Relationship Id="rId158" Type="http://schemas.openxmlformats.org/officeDocument/2006/relationships/image" Target="media/image62.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7.png"/><Relationship Id="rId132" Type="http://schemas.openxmlformats.org/officeDocument/2006/relationships/image" Target="media/image36.png"/><Relationship Id="rId153" Type="http://schemas.openxmlformats.org/officeDocument/2006/relationships/image" Target="media/image57.png"/><Relationship Id="rId174" Type="http://schemas.openxmlformats.org/officeDocument/2006/relationships/image" Target="media/image78.png"/><Relationship Id="rId179" Type="http://schemas.openxmlformats.org/officeDocument/2006/relationships/image" Target="media/image83.png"/><Relationship Id="rId195" Type="http://schemas.openxmlformats.org/officeDocument/2006/relationships/header" Target="header15.xml"/><Relationship Id="rId190" Type="http://schemas.openxmlformats.org/officeDocument/2006/relationships/image" Target="media/image94.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2.png"/><Relationship Id="rId12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6.jpeg"/><Relationship Id="rId122" Type="http://schemas.openxmlformats.org/officeDocument/2006/relationships/image" Target="media/image26.png"/><Relationship Id="rId143" Type="http://schemas.openxmlformats.org/officeDocument/2006/relationships/image" Target="media/image47.png"/><Relationship Id="rId148" Type="http://schemas.openxmlformats.org/officeDocument/2006/relationships/image" Target="media/image52.png"/><Relationship Id="rId164" Type="http://schemas.openxmlformats.org/officeDocument/2006/relationships/image" Target="media/image68.png"/><Relationship Id="rId169" Type="http://schemas.openxmlformats.org/officeDocument/2006/relationships/image" Target="media/image73.png"/><Relationship Id="rId185"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png"/><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header" Target="header13.xml"/><Relationship Id="rId133" Type="http://schemas.openxmlformats.org/officeDocument/2006/relationships/image" Target="media/image37.emf"/><Relationship Id="rId154" Type="http://schemas.openxmlformats.org/officeDocument/2006/relationships/image" Target="media/image58.png"/><Relationship Id="rId175" Type="http://schemas.openxmlformats.org/officeDocument/2006/relationships/image" Target="media/image7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169DAE-89AF-4A61-9E17-38918EC5D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9</TotalTime>
  <Pages>143</Pages>
  <Words>60122</Words>
  <Characters>348111</Characters>
  <Application>Microsoft Office Word</Application>
  <DocSecurity>0</DocSecurity>
  <Lines>24865</Lines>
  <Paragraphs>214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9</cp:revision>
  <dcterms:created xsi:type="dcterms:W3CDTF">2024-08-17T19:40:00Z</dcterms:created>
  <dcterms:modified xsi:type="dcterms:W3CDTF">2024-11-2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